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6E09D" w14:textId="0A1D5BD5" w:rsidR="006A4E63" w:rsidRPr="006A4E63" w:rsidRDefault="006A4E63" w:rsidP="006A4E63">
      <w:pPr>
        <w:jc w:val="center"/>
        <w:rPr>
          <w:b/>
          <w:bCs/>
          <w:sz w:val="52"/>
          <w:szCs w:val="52"/>
        </w:rPr>
      </w:pPr>
      <w:r w:rsidRPr="006A4E63">
        <w:rPr>
          <w:b/>
          <w:bCs/>
          <w:sz w:val="52"/>
          <w:szCs w:val="52"/>
        </w:rPr>
        <w:t>Dataset description</w:t>
      </w:r>
    </w:p>
    <w:p w14:paraId="7DF916D6" w14:textId="35DDC5B7" w:rsidR="00E10669" w:rsidRDefault="00795506">
      <w:r>
        <w:t>Data Acquisition Parameters:</w:t>
      </w:r>
    </w:p>
    <w:p w14:paraId="2D469021" w14:textId="1C3000BA" w:rsidR="00795506" w:rsidRDefault="00795506" w:rsidP="00795506">
      <w:pPr>
        <w:pStyle w:val="ListParagraph"/>
        <w:numPr>
          <w:ilvl w:val="0"/>
          <w:numId w:val="1"/>
        </w:numPr>
      </w:pPr>
      <w:r>
        <w:t>Device: MEGIN Triux Scanner</w:t>
      </w:r>
    </w:p>
    <w:p w14:paraId="104B252A" w14:textId="7F320BB3" w:rsidR="00795506" w:rsidRDefault="00795506" w:rsidP="00795506">
      <w:pPr>
        <w:pStyle w:val="ListParagraph"/>
        <w:numPr>
          <w:ilvl w:val="0"/>
          <w:numId w:val="1"/>
        </w:numPr>
      </w:pPr>
      <w:r>
        <w:t>Channel: 306 MEG channels (102 Magnetometer; 204 Gradiometer)</w:t>
      </w:r>
    </w:p>
    <w:p w14:paraId="14159E78" w14:textId="5D3AFD28" w:rsidR="00795506" w:rsidRDefault="00795506" w:rsidP="00795506">
      <w:pPr>
        <w:pStyle w:val="ListParagraph"/>
        <w:numPr>
          <w:ilvl w:val="0"/>
          <w:numId w:val="1"/>
        </w:numPr>
      </w:pPr>
      <w:r>
        <w:t>Sampling Frequency: 1000Hz</w:t>
      </w:r>
    </w:p>
    <w:p w14:paraId="41259F49" w14:textId="719DFB49" w:rsidR="00795506" w:rsidRDefault="00795506" w:rsidP="00795506">
      <w:r>
        <w:t>Temporal Filter: 0.5 to 100Hz</w:t>
      </w:r>
    </w:p>
    <w:p w14:paraId="1A896857" w14:textId="7099868D" w:rsidR="00795506" w:rsidRDefault="00795506" w:rsidP="00795506">
      <w:r>
        <w:t>Artifact</w:t>
      </w:r>
      <w:r w:rsidR="006A4E63">
        <w:t xml:space="preserve"> Correction: Z – score based automatic artifact rejection using MATLAB Fieldtrip toolbox.</w:t>
      </w:r>
    </w:p>
    <w:p w14:paraId="16BBA08D" w14:textId="77777777" w:rsidR="006A4E63" w:rsidRDefault="006A4E63" w:rsidP="006A4E63">
      <w:pPr>
        <w:pStyle w:val="Heading2"/>
        <w:ind w:left="426"/>
      </w:pPr>
      <w:r>
        <w:t>Interleaved Eyes Open and Eyes Closed condition</w:t>
      </w:r>
    </w:p>
    <w:p w14:paraId="370AF18D" w14:textId="77777777" w:rsidR="006A4E63" w:rsidRDefault="006A4E63" w:rsidP="006A4E63">
      <w:r>
        <w:t xml:space="preserve">In this session we collect resting state data by alternating epochs of eyes closed with eyes open to guarantee a good reactivity of the alpha rhythm </w:t>
      </w:r>
      <w:r>
        <w:fldChar w:fldCharType="begin" w:fldLock="1"/>
      </w:r>
      <w:r>
        <w:instrText>ADDIN CSL_CITATION {"citationItems":[{"id":"ITEM-1","itemData":{"DOI":"10.1016/j.clinph.2015.07.040","ISBN":"doi:10.1016/j.clinph.2015.07.040","ISSN":"13882457","PMID":"26603651","abstract":"Objective: Applying graph theory, we investigated how cortical sources small worldness (SW) of resting EEG in eyes-closed/open (EC/EO) differs in amnestic mild cognitive impairment (aMCI) and Alzheimer's disease (AD) subjects with respect to normal elderly (Nold). Methods: EEG was recorded in 30 Nold, 30 aMCI, and 30 AD during EC and EO. Undirected and weighted cortical brain network was built to evaluate graph core measures. eLORETA lagged linear connectivity was used to weight the network. Results: In Nold, in EO condition, the brain network is characterized by more SW (higher SW) in alpha bands and less SW (lower SW) in beta2 and gamma bands. In aMCI, SW has the same trend, except for delta and theta bands where the network shows less small worldness. AD shows a similar trend of Nold, but with less fluctuations between EO/EC conditions. Furthermore, in both conditions, aMCI SW architecture presents midway properties between AD and Nold. At low frequencies (delta e theta bands) in EC, aMCI group presents network's architecture similar to Nold, while in EO aMCI, SW is superimposable to AD ones. Conclusions: In resting state condition, aMCI small-world architecture presents midway topological properties between AD subjects and healthy controls, confirming the hypothesis that aMCI is an intermediate step along the disease progression. Significance: We proposed the application of graph theory to EEG in reactivity to EO in order to find a marker of diagnosis that - in association with other techniques of neuroimaging - could be sensitive to the progression of MCI or conversion into AD.","author":[{"dropping-particle":"","family":"Miraglia","given":"Francesca","non-dropping-particle":"","parse-names":false,"suffix":""},{"dropping-particle":"","family":"Vecchio","given":"Fabrizio","non-dropping-particle":"","parse-names":false,"suffix":""},{"dropping-particle":"","family":"Bramanti","given":"Placido","non-dropping-particle":"","parse-names":false,"suffix":""},{"dropping-particle":"","family":"Rossini","given":"Paolo Maria","non-dropping-particle":"","parse-names":false,"suffix":""}],"container-title":"Clinical Neurophysiology","id":"ITEM-1","issue":"2","issued":{"date-parts":[["2016","2"]]},"page":"1261-1268","title":"EEG characteristics in “eyes-open” versus “eyes-closed” conditions: Small-world network architecture in healthy aging and age-related brain degeneration","type":"article-journal","volume":"127"},"uris":["http://www.mendeley.com/documents/?uuid=e499f668-843b-46ff-8ece-5ca6b974252a"]},{"id":"ITEM-2","itemData":{"DOI":"10.1016/S0165-0173(98)00056-3","ISBN":"0165-0173","ISSN":"01650173","PMID":"10209231","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dropping-particle":"","family":"Klimesch","given":"Wolfgang","non-dropping-particle":"","parse-names":false,"suffix":""}],"container-title":"Brain Research Reviews","id":"ITEM-2","issue":"2-3","issued":{"date-parts":[["1999","4"]]},"page":"169-195","title":"EEG alpha and theta oscillations reflect cognitive and memory performance: a review and analysis","type":"article-journal","volume":"29"},"uris":["http://www.mendeley.com/documents/?uuid=2a73402c-1947-466c-99cd-638c286f590d"]},{"id":"ITEM-3","itemData":{"DOI":"10.1016/j.neulet.2013.10.056","ISBN":"1872-7972 (Electronic)\\r0304-3940 (Linking)","ISSN":"03043940","PMID":"24211686","abstract":"Although the altered coherence between cortical areas in Alzheimer's disease (AD) has been widely studied, it remains unclear whether the source-based coherence measures within sensorimotor network show significant difference between mild cognitive impairment (MCI) and AD. In the present study, resting-state electroencephalographic signals were recorded from 21 MCI and 21 mild AD patients. The spectral power and coherence in the sensorimotor areas were analyzed using the minimum norm estimate (MNE) combined with fast Fourier transform and coherence analysis in delta (1-4. Hz), theta (4-8. Hz), alpha (8-13. Hz), beta (13-25. Hz), and gamma (25-40. Hz) bands. Our results indicated that source-based coherence in AD showed increased delta coherences between the bilateral precentral, left supplementary motor area (SMA) and right precentral, and left SMA and right postcentral areas. However, no significant difference of spectral powers was observed between AD and MCI. To conclude, the phenotype conversion from MCI to AD may be associated with an altered connectivity of the sensorimotor cortical network. This is a promising finding; however, further large-scale studies are needed. © 2013 Elsevier Ireland Ltd.","author":[{"dropping-particle":"","family":"Hsiao","given":"Fu Jung","non-dropping-particle":"","parse-names":false,"suffix":""},{"dropping-particle":"","family":"Chen","given":"Wei Ta","non-dropping-particle":"","parse-names":false,"suffix":""},{"dropping-particle":"","family":"Wang","given":"Yuh Jen","non-dropping-particle":"","parse-names":false,"suffix":""},{"dropping-particle":"","family":"Yan","given":"Sui Hing","non-dropping-particle":"","parse-names":false,"suffix":""},{"dropping-particle":"","family":"Lin","given":"Yung Yang","non-dropping-particle":"","parse-names":false,"suffix":""}],"container-title":"Neuroscience Letters","id":"ITEM-3","issued":{"date-parts":[["2014"]]},"page":"47-52","publisher":"Elsevier Ireland Ltd","title":"Altered source-based EEG coherence of resting-state sensorimotor network in early-stage Alzheimer's disease compared to mild cognitive impairment","type":"article-journal","volume":"558"},"uris":["http://www.mendeley.com/documents/?uuid=26c0fac0-a547-466e-84d4-0ff689591d4f"]}],"mendeley":{"formattedCitation":"(Klimesch, 1999; Hsiao &lt;i&gt;et al.&lt;/i&gt;, 2014; Miraglia &lt;i&gt;et al.&lt;/i&gt;, 2016)","plainTextFormattedCitation":"(Klimesch, 1999; Hsiao et al., 2014; Miraglia et al., 2016)","previouslyFormattedCitation":"(Klimesch, 1999; Miraglia &lt;i&gt;et al.&lt;/i&gt;, 2016)"},"properties":{"noteIndex":0},"schema":"https://github.com/citation-style-language/schema/raw/master/csl-citation.json"}</w:instrText>
      </w:r>
      <w:r>
        <w:fldChar w:fldCharType="separate"/>
      </w:r>
      <w:r w:rsidRPr="0073188E">
        <w:rPr>
          <w:noProof/>
        </w:rPr>
        <w:t xml:space="preserve">(Klimesch, 1999; Hsiao </w:t>
      </w:r>
      <w:r w:rsidRPr="0073188E">
        <w:rPr>
          <w:i/>
          <w:noProof/>
        </w:rPr>
        <w:t>et al.</w:t>
      </w:r>
      <w:r w:rsidRPr="0073188E">
        <w:rPr>
          <w:noProof/>
        </w:rPr>
        <w:t xml:space="preserve">, 2014; Miraglia </w:t>
      </w:r>
      <w:r w:rsidRPr="0073188E">
        <w:rPr>
          <w:i/>
          <w:noProof/>
        </w:rPr>
        <w:t>et al.</w:t>
      </w:r>
      <w:r w:rsidRPr="0073188E">
        <w:rPr>
          <w:noProof/>
        </w:rPr>
        <w:t>, 2016)</w:t>
      </w:r>
      <w:r>
        <w:fldChar w:fldCharType="end"/>
      </w:r>
      <w:r>
        <w:t xml:space="preserve">. The subjects will hear explicitly the voice command “Open” and “Close” to indicate switching between eyes open/closed conditions, respectively (Figure 1). During both conditions, subjects should remain relaxed and, particularly, during eyes open should fixate at a cross at the centre of screen while minimizing eyes blinking. </w:t>
      </w:r>
      <w:r w:rsidRPr="006A4E63">
        <w:t>The duration of each interleaved condition or inter-trial interval (ITI) is varied randomly between 12 and 18 seconds to avoid habituation. Total experiment duration equals to 8 minutes, allowing 16 trials per condition (Total=32 trials) or about 200 seconds after discarding the first 2 seconds with respect to the trigger for the switching command in each trial, in order to minimise switching side effects and blinking artefacts.</w:t>
      </w:r>
    </w:p>
    <w:p w14:paraId="1D570F5E" w14:textId="77777777" w:rsidR="006A4E63" w:rsidRPr="006A4E63" w:rsidRDefault="006A4E63" w:rsidP="006A4E63">
      <w:pPr>
        <w:pStyle w:val="Heading2"/>
        <w:ind w:left="426"/>
      </w:pPr>
      <w:r w:rsidRPr="006A4E63">
        <w:t>Auditory sensory gating to measure attention</w:t>
      </w:r>
    </w:p>
    <w:p w14:paraId="41C77B95" w14:textId="2FF54145" w:rsidR="006A4E63" w:rsidRDefault="006A4E63" w:rsidP="006A4E63">
      <w:r>
        <w:t xml:space="preserve">The evoked field P50 response is used to test inhibitory gating deficit as this response is known to undergo cholinergic modulation. Alzheimer’s patients commonly use </w:t>
      </w:r>
      <w:r w:rsidRPr="001E4164">
        <w:t>acetylcholinesterase inhibitors</w:t>
      </w:r>
      <w:r>
        <w:t xml:space="preserve"> which improve disease symptoms by enhancing cholinergic signalling. Although attention domain is less affected in the earlier stages, related executive control and inhibition can be impaired </w:t>
      </w:r>
      <w:r>
        <w:fldChar w:fldCharType="begin" w:fldLock="1"/>
      </w:r>
      <w:r>
        <w:instrText>ADDIN CSL_CITATION {"citationItems":[{"id":"ITEM-1","itemData":{"DOI":"10.1016/j.neurobiolaging.2008.05.002","ISBN":"1558-1497 (Electronic)\\r0197-4580 (Linking)","ISSN":"01974580","PMID":"18562045","abstract":"Background: Cognitive inhibition processes were found to be deficient early in the clinical course of Alzheimer's disease (AD). The inhibition of redundant information is a precondition for efficient cognitive processing and presumably modulated by prefrontal attentional networks. Deficits in the suppression of the evoked potential P50 response to paired clicks are well known in schizophrenic patients and undergo cholinergic modulation. In this study, we aimed to investigate inhibitory gating deficits of P50 in AD and their relation to neuropsychological measures. Method: P50 suppression was assessed in 19 AD-patients in comparison to a young and elderly control group (n = 17 each) and related to MMSE and specific neuropsychological assessments. Results: Patients showed reduced sensory gating compared to healthy elderly (p &lt; 0.021) and exhibited significantly higher N40-P50-amplitudes. There were no age or gender effects in controls. Frontal neuropsychological tests (TMT-B, verbal fluency) and working memory requiring inhibition, but not declarative memory functions, were significantly correlated with inhibitory gating and test amplitude in both, AD-patients and controls. Conclusions: The results support an early inhibitory deficit interfering with executive functions and working memory in AD independent from physiological aging. P50 gating might be applicable as a marker for inhibition deficits and thereby be important for prognosis estimation. © 2008 Elsevier Inc. All rights reserved.","author":[{"dropping-particle":"","family":"Thomas","given":"Christine","non-dropping-particle":"","parse-names":false,"suffix":""},{"dropping-particle":"","family":"Berg","given":"Ingo","non-dropping-particle":"vom","parse-names":false,"suffix":""},{"dropping-particle":"","family":"Rupp","given":"Andre","non-dropping-particle":"","parse-names":false,"suffix":""},{"dropping-particle":"","family":"Seidl","given":"Ulrich","non-dropping-particle":"","parse-names":false,"suffix":""},{"dropping-particle":"","family":"Schröder","given":"Johannes","non-dropping-particle":"","parse-names":false,"suffix":""},{"dropping-particle":"","family":"Roesch-Ely","given":"Daniela","non-dropping-particle":"","parse-names":false,"suffix":""},{"dropping-particle":"","family":"Kreisel","given":"Stefan H.","non-dropping-particle":"","parse-names":false,"suffix":""},{"dropping-particle":"","family":"Mundt","given":"Christoph","non-dropping-particle":"","parse-names":false,"suffix":""},{"dropping-particle":"","family":"Weisbrod","given":"Matthias","non-dropping-particle":"","parse-names":false,"suffix":""}],"container-title":"Neurobiology of Aging","id":"ITEM-1","issue":"3","issued":{"date-parts":[["2010"]]},"page":"416-424","title":"P50 gating deficit in Alzheimer dementia correlates to frontal neuropsychological function","type":"article-journal","volume":"31"},"uris":["http://www.mendeley.com/documents/?uuid=881b05bd-cbd2-4af9-aa4a-8f64e36ce5f0"]}],"mendeley":{"formattedCitation":"(Thomas &lt;i&gt;et al.&lt;/i&gt;, 2010)","plainTextFormattedCitation":"(Thomas et al., 2010)","previouslyFormattedCitation":"(Thomas &lt;i&gt;et al.&lt;/i&gt;, 2010)"},"properties":{"noteIndex":0},"schema":"https://github.com/citation-style-language/schema/raw/master/csl-citation.json"}</w:instrText>
      </w:r>
      <w:r>
        <w:fldChar w:fldCharType="separate"/>
      </w:r>
      <w:r w:rsidRPr="00174E47">
        <w:rPr>
          <w:noProof/>
        </w:rPr>
        <w:t xml:space="preserve">(Thomas </w:t>
      </w:r>
      <w:r w:rsidRPr="00174E47">
        <w:rPr>
          <w:i/>
          <w:noProof/>
        </w:rPr>
        <w:t>et al.</w:t>
      </w:r>
      <w:r w:rsidRPr="00174E47">
        <w:rPr>
          <w:noProof/>
        </w:rPr>
        <w:t>, 2010)</w:t>
      </w:r>
      <w:r>
        <w:fldChar w:fldCharType="end"/>
      </w:r>
      <w:r>
        <w:t>. The P50 component is studied using an auditory sensory gating paradigm consisting of paired clicks (</w:t>
      </w:r>
      <w:r w:rsidRPr="006A4E63">
        <w:t>duration=40 ms, ISI=500 ms, ITI=4-8 sec) presented at 60 dB above hearing threshold, while participants are watching a silent moving or reading to engage their attention. In this experiment, participants are instructed to ignore the auditory stimulation while watching a silent movie (Figure 3). It is recommended that participants abstain from smoking and caffeine at least 12 hours before the MEG session. Total experiment duration equals 8 minutes, allowing 80 trials of paired clicks.</w:t>
      </w:r>
    </w:p>
    <w:p w14:paraId="67108FE8" w14:textId="77777777" w:rsidR="00336173" w:rsidRDefault="00336173" w:rsidP="006A4E63"/>
    <w:p w14:paraId="65CC4841" w14:textId="77777777" w:rsidR="00336173" w:rsidRDefault="00336173" w:rsidP="006A4E63"/>
    <w:p w14:paraId="49096010" w14:textId="411DF393" w:rsidR="00336173" w:rsidRDefault="00336173" w:rsidP="006A4E63">
      <w:r>
        <w:t>Unprocessed data Trial info:</w:t>
      </w:r>
    </w:p>
    <w:p w14:paraId="3469968C" w14:textId="77777777" w:rsidR="00336173" w:rsidRDefault="00336173" w:rsidP="006A4E63"/>
    <w:p w14:paraId="7DA31052" w14:textId="77777777" w:rsidR="00336173" w:rsidRDefault="00336173" w:rsidP="006A4E63"/>
    <w:p w14:paraId="2B973C74" w14:textId="77777777" w:rsidR="00336173" w:rsidRDefault="00336173" w:rsidP="006A4E63"/>
    <w:p w14:paraId="15284ECF" w14:textId="77777777" w:rsidR="00336173" w:rsidRDefault="00336173" w:rsidP="006A4E63"/>
    <w:p w14:paraId="55002802" w14:textId="63F6FBD7" w:rsidR="00336173" w:rsidRDefault="00336173" w:rsidP="006A4E63">
      <w:r>
        <w:lastRenderedPageBreak/>
        <w:t>MCI 1</w:t>
      </w:r>
      <w:r w:rsidRPr="00336173">
        <w:rPr>
          <w:vertAlign w:val="superscript"/>
        </w:rPr>
        <w:t>st</w:t>
      </w:r>
      <w:r>
        <w:t xml:space="preserve"> click:</w:t>
      </w:r>
    </w:p>
    <w:p w14:paraId="1F7E9545" w14:textId="20F29585" w:rsidR="00336173" w:rsidRDefault="00336173" w:rsidP="006A4E63">
      <w:r>
        <w:t>Subject 26: 45 trials</w:t>
      </w:r>
    </w:p>
    <w:p w14:paraId="1F91585C" w14:textId="74EB71CE" w:rsidR="00336173" w:rsidRDefault="00336173" w:rsidP="006A4E63">
      <w:r w:rsidRPr="00336173">
        <w:drawing>
          <wp:inline distT="0" distB="0" distL="0" distR="0" wp14:anchorId="0779E6B9" wp14:editId="687A4DBC">
            <wp:extent cx="5731510" cy="2258060"/>
            <wp:effectExtent l="0" t="0" r="2540" b="8890"/>
            <wp:docPr id="1165149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49976" name=""/>
                    <pic:cNvPicPr/>
                  </pic:nvPicPr>
                  <pic:blipFill>
                    <a:blip r:embed="rId5"/>
                    <a:stretch>
                      <a:fillRect/>
                    </a:stretch>
                  </pic:blipFill>
                  <pic:spPr>
                    <a:xfrm>
                      <a:off x="0" y="0"/>
                      <a:ext cx="5731510" cy="2258060"/>
                    </a:xfrm>
                    <a:prstGeom prst="rect">
                      <a:avLst/>
                    </a:prstGeom>
                  </pic:spPr>
                </pic:pic>
              </a:graphicData>
            </a:graphic>
          </wp:inline>
        </w:drawing>
      </w:r>
    </w:p>
    <w:p w14:paraId="746E5D59" w14:textId="77777777" w:rsidR="00336173" w:rsidRDefault="00336173" w:rsidP="006A4E63"/>
    <w:p w14:paraId="235F4CC2" w14:textId="223A2E32" w:rsidR="00336173" w:rsidRDefault="00336173" w:rsidP="006A4E63">
      <w:r>
        <w:t>Subject 27 1</w:t>
      </w:r>
      <w:r w:rsidRPr="00336173">
        <w:rPr>
          <w:vertAlign w:val="superscript"/>
        </w:rPr>
        <w:t>st</w:t>
      </w:r>
      <w:r>
        <w:t xml:space="preserve"> click: 34 trials</w:t>
      </w:r>
    </w:p>
    <w:p w14:paraId="1898B6E8" w14:textId="6D370C4B" w:rsidR="00336173" w:rsidRDefault="00336173" w:rsidP="006A4E63">
      <w:r w:rsidRPr="00336173">
        <w:drawing>
          <wp:inline distT="0" distB="0" distL="0" distR="0" wp14:anchorId="73DF964C" wp14:editId="3BAD3F2E">
            <wp:extent cx="5731510" cy="2254250"/>
            <wp:effectExtent l="0" t="0" r="2540" b="0"/>
            <wp:docPr id="1003711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11464" name=""/>
                    <pic:cNvPicPr/>
                  </pic:nvPicPr>
                  <pic:blipFill>
                    <a:blip r:embed="rId6"/>
                    <a:stretch>
                      <a:fillRect/>
                    </a:stretch>
                  </pic:blipFill>
                  <pic:spPr>
                    <a:xfrm>
                      <a:off x="0" y="0"/>
                      <a:ext cx="5731510" cy="2254250"/>
                    </a:xfrm>
                    <a:prstGeom prst="rect">
                      <a:avLst/>
                    </a:prstGeom>
                  </pic:spPr>
                </pic:pic>
              </a:graphicData>
            </a:graphic>
          </wp:inline>
        </w:drawing>
      </w:r>
    </w:p>
    <w:p w14:paraId="23B50844" w14:textId="77777777" w:rsidR="00336173" w:rsidRDefault="00336173" w:rsidP="006A4E63"/>
    <w:p w14:paraId="040515B5" w14:textId="095EB574" w:rsidR="00336173" w:rsidRDefault="00336173" w:rsidP="006A4E63">
      <w:r>
        <w:t>Subject 28 1</w:t>
      </w:r>
      <w:r w:rsidRPr="00336173">
        <w:rPr>
          <w:vertAlign w:val="superscript"/>
        </w:rPr>
        <w:t>st</w:t>
      </w:r>
      <w:r>
        <w:t xml:space="preserve"> click: 39 trials</w:t>
      </w:r>
      <w:r>
        <w:br/>
      </w:r>
      <w:r w:rsidRPr="00336173">
        <w:drawing>
          <wp:inline distT="0" distB="0" distL="0" distR="0" wp14:anchorId="1163D1D3" wp14:editId="48BA4013">
            <wp:extent cx="5731510" cy="2244725"/>
            <wp:effectExtent l="0" t="0" r="2540" b="3175"/>
            <wp:docPr id="379183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183657" name=""/>
                    <pic:cNvPicPr/>
                  </pic:nvPicPr>
                  <pic:blipFill>
                    <a:blip r:embed="rId7"/>
                    <a:stretch>
                      <a:fillRect/>
                    </a:stretch>
                  </pic:blipFill>
                  <pic:spPr>
                    <a:xfrm>
                      <a:off x="0" y="0"/>
                      <a:ext cx="5731510" cy="2244725"/>
                    </a:xfrm>
                    <a:prstGeom prst="rect">
                      <a:avLst/>
                    </a:prstGeom>
                  </pic:spPr>
                </pic:pic>
              </a:graphicData>
            </a:graphic>
          </wp:inline>
        </w:drawing>
      </w:r>
    </w:p>
    <w:p w14:paraId="1FD953CB" w14:textId="00D9F816" w:rsidR="00336173" w:rsidRDefault="00336173" w:rsidP="006A4E63">
      <w:r>
        <w:lastRenderedPageBreak/>
        <w:t>Subject 30 1</w:t>
      </w:r>
      <w:r w:rsidRPr="00336173">
        <w:rPr>
          <w:vertAlign w:val="superscript"/>
        </w:rPr>
        <w:t>st</w:t>
      </w:r>
      <w:r>
        <w:t xml:space="preserve"> click: 44 trials</w:t>
      </w:r>
    </w:p>
    <w:p w14:paraId="2BE379CF" w14:textId="283158AA" w:rsidR="00336173" w:rsidRDefault="00336173" w:rsidP="006A4E63">
      <w:r w:rsidRPr="00336173">
        <w:drawing>
          <wp:inline distT="0" distB="0" distL="0" distR="0" wp14:anchorId="08232EAE" wp14:editId="11AAD92E">
            <wp:extent cx="5731510" cy="2254885"/>
            <wp:effectExtent l="0" t="0" r="2540" b="0"/>
            <wp:docPr id="20305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3847" name=""/>
                    <pic:cNvPicPr/>
                  </pic:nvPicPr>
                  <pic:blipFill>
                    <a:blip r:embed="rId8"/>
                    <a:stretch>
                      <a:fillRect/>
                    </a:stretch>
                  </pic:blipFill>
                  <pic:spPr>
                    <a:xfrm>
                      <a:off x="0" y="0"/>
                      <a:ext cx="5731510" cy="2254885"/>
                    </a:xfrm>
                    <a:prstGeom prst="rect">
                      <a:avLst/>
                    </a:prstGeom>
                  </pic:spPr>
                </pic:pic>
              </a:graphicData>
            </a:graphic>
          </wp:inline>
        </w:drawing>
      </w:r>
    </w:p>
    <w:p w14:paraId="6CC26242" w14:textId="77777777" w:rsidR="00336173" w:rsidRDefault="00336173" w:rsidP="006A4E63"/>
    <w:p w14:paraId="5C834479" w14:textId="5BC53B2C" w:rsidR="00336173" w:rsidRDefault="00336173" w:rsidP="006A4E63">
      <w:r>
        <w:t>Subject 311</w:t>
      </w:r>
      <w:r w:rsidRPr="00336173">
        <w:rPr>
          <w:vertAlign w:val="superscript"/>
        </w:rPr>
        <w:t>st</w:t>
      </w:r>
      <w:r>
        <w:t xml:space="preserve"> click: 44 trials</w:t>
      </w:r>
    </w:p>
    <w:p w14:paraId="07A59FB4" w14:textId="038D84D8" w:rsidR="00336173" w:rsidRDefault="00336173" w:rsidP="006A4E63">
      <w:r w:rsidRPr="00336173">
        <w:drawing>
          <wp:inline distT="0" distB="0" distL="0" distR="0" wp14:anchorId="672DF9E1" wp14:editId="1D6414DD">
            <wp:extent cx="5731510" cy="2286000"/>
            <wp:effectExtent l="0" t="0" r="2540" b="0"/>
            <wp:docPr id="34373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736684" name=""/>
                    <pic:cNvPicPr/>
                  </pic:nvPicPr>
                  <pic:blipFill>
                    <a:blip r:embed="rId9"/>
                    <a:stretch>
                      <a:fillRect/>
                    </a:stretch>
                  </pic:blipFill>
                  <pic:spPr>
                    <a:xfrm>
                      <a:off x="0" y="0"/>
                      <a:ext cx="5731510" cy="2286000"/>
                    </a:xfrm>
                    <a:prstGeom prst="rect">
                      <a:avLst/>
                    </a:prstGeom>
                  </pic:spPr>
                </pic:pic>
              </a:graphicData>
            </a:graphic>
          </wp:inline>
        </w:drawing>
      </w:r>
    </w:p>
    <w:p w14:paraId="6F72E408" w14:textId="72DCE7D4" w:rsidR="00336173" w:rsidRDefault="00336173" w:rsidP="006A4E63"/>
    <w:p w14:paraId="4DB7134F" w14:textId="77777777" w:rsidR="00336173" w:rsidRDefault="00336173" w:rsidP="006A4E63"/>
    <w:p w14:paraId="7893D414" w14:textId="52E5AFE4" w:rsidR="00336173" w:rsidRDefault="00336173" w:rsidP="006A4E63">
      <w:r>
        <w:t>Total:  206 trials</w:t>
      </w:r>
    </w:p>
    <w:p w14:paraId="2F9B8F57" w14:textId="77777777" w:rsidR="00336173" w:rsidRDefault="00336173" w:rsidP="006A4E63"/>
    <w:p w14:paraId="2E5C784E" w14:textId="77777777" w:rsidR="00336173" w:rsidRDefault="00336173" w:rsidP="006A4E63"/>
    <w:p w14:paraId="4813E7E5" w14:textId="2B7E585A" w:rsidR="00336173" w:rsidRDefault="00336173" w:rsidP="006A4E63">
      <w:r>
        <w:t>MCI 2</w:t>
      </w:r>
      <w:r w:rsidRPr="00336173">
        <w:rPr>
          <w:vertAlign w:val="superscript"/>
        </w:rPr>
        <w:t>nd</w:t>
      </w:r>
      <w:r>
        <w:t xml:space="preserve"> click data </w:t>
      </w:r>
    </w:p>
    <w:p w14:paraId="45005FE4" w14:textId="50311ECF" w:rsidR="00336173" w:rsidRDefault="00336173" w:rsidP="006A4E63">
      <w:r>
        <w:t>Subject 26 2</w:t>
      </w:r>
      <w:r w:rsidRPr="00336173">
        <w:rPr>
          <w:vertAlign w:val="superscript"/>
        </w:rPr>
        <w:t>nd</w:t>
      </w:r>
      <w:r>
        <w:t xml:space="preserve"> click: 40 trials</w:t>
      </w:r>
    </w:p>
    <w:p w14:paraId="37C717F9" w14:textId="1A6237B8" w:rsidR="00336173" w:rsidRDefault="00336173" w:rsidP="006A4E63">
      <w:r>
        <w:lastRenderedPageBreak/>
        <w:br/>
      </w:r>
      <w:r w:rsidRPr="00336173">
        <w:drawing>
          <wp:inline distT="0" distB="0" distL="0" distR="0" wp14:anchorId="4099C5D1" wp14:editId="4F8222E5">
            <wp:extent cx="5731510" cy="2286635"/>
            <wp:effectExtent l="0" t="0" r="2540" b="0"/>
            <wp:docPr id="126673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736996" name=""/>
                    <pic:cNvPicPr/>
                  </pic:nvPicPr>
                  <pic:blipFill>
                    <a:blip r:embed="rId10"/>
                    <a:stretch>
                      <a:fillRect/>
                    </a:stretch>
                  </pic:blipFill>
                  <pic:spPr>
                    <a:xfrm>
                      <a:off x="0" y="0"/>
                      <a:ext cx="5731510" cy="2286635"/>
                    </a:xfrm>
                    <a:prstGeom prst="rect">
                      <a:avLst/>
                    </a:prstGeom>
                  </pic:spPr>
                </pic:pic>
              </a:graphicData>
            </a:graphic>
          </wp:inline>
        </w:drawing>
      </w:r>
    </w:p>
    <w:p w14:paraId="585B06C7" w14:textId="6E26EFB8" w:rsidR="00336173" w:rsidRDefault="00336173" w:rsidP="006A4E63">
      <w:r>
        <w:t>Subject 27 2</w:t>
      </w:r>
      <w:r w:rsidRPr="00336173">
        <w:rPr>
          <w:vertAlign w:val="superscript"/>
        </w:rPr>
        <w:t>nd</w:t>
      </w:r>
      <w:r>
        <w:t xml:space="preserve"> click: 33 trials</w:t>
      </w:r>
    </w:p>
    <w:p w14:paraId="071C14B8" w14:textId="044A2A4F" w:rsidR="00336173" w:rsidRDefault="00336173" w:rsidP="006A4E63">
      <w:r w:rsidRPr="00336173">
        <w:drawing>
          <wp:inline distT="0" distB="0" distL="0" distR="0" wp14:anchorId="2C45D278" wp14:editId="5B5CC56E">
            <wp:extent cx="5731510" cy="2264410"/>
            <wp:effectExtent l="0" t="0" r="2540" b="2540"/>
            <wp:docPr id="12056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4062" name=""/>
                    <pic:cNvPicPr/>
                  </pic:nvPicPr>
                  <pic:blipFill>
                    <a:blip r:embed="rId11"/>
                    <a:stretch>
                      <a:fillRect/>
                    </a:stretch>
                  </pic:blipFill>
                  <pic:spPr>
                    <a:xfrm>
                      <a:off x="0" y="0"/>
                      <a:ext cx="5731510" cy="2264410"/>
                    </a:xfrm>
                    <a:prstGeom prst="rect">
                      <a:avLst/>
                    </a:prstGeom>
                  </pic:spPr>
                </pic:pic>
              </a:graphicData>
            </a:graphic>
          </wp:inline>
        </w:drawing>
      </w:r>
    </w:p>
    <w:p w14:paraId="06B8959E" w14:textId="37D0BFB6" w:rsidR="00336173" w:rsidRDefault="00336173" w:rsidP="006A4E63">
      <w:r>
        <w:t>Subject 28 2</w:t>
      </w:r>
      <w:r w:rsidRPr="00336173">
        <w:rPr>
          <w:vertAlign w:val="superscript"/>
        </w:rPr>
        <w:t>nd</w:t>
      </w:r>
      <w:r>
        <w:t xml:space="preserve"> click: </w:t>
      </w:r>
      <w:r w:rsidR="004C06DA">
        <w:t>32 trials</w:t>
      </w:r>
    </w:p>
    <w:p w14:paraId="22CEFBD9" w14:textId="3ECF05F7" w:rsidR="004C06DA" w:rsidRDefault="004C06DA" w:rsidP="006A4E63">
      <w:r w:rsidRPr="004C06DA">
        <w:drawing>
          <wp:inline distT="0" distB="0" distL="0" distR="0" wp14:anchorId="2724AF3F" wp14:editId="5E6B2436">
            <wp:extent cx="5731510" cy="2252345"/>
            <wp:effectExtent l="0" t="0" r="2540" b="0"/>
            <wp:docPr id="236824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824198" name=""/>
                    <pic:cNvPicPr/>
                  </pic:nvPicPr>
                  <pic:blipFill>
                    <a:blip r:embed="rId12"/>
                    <a:stretch>
                      <a:fillRect/>
                    </a:stretch>
                  </pic:blipFill>
                  <pic:spPr>
                    <a:xfrm>
                      <a:off x="0" y="0"/>
                      <a:ext cx="5731510" cy="2252345"/>
                    </a:xfrm>
                    <a:prstGeom prst="rect">
                      <a:avLst/>
                    </a:prstGeom>
                  </pic:spPr>
                </pic:pic>
              </a:graphicData>
            </a:graphic>
          </wp:inline>
        </w:drawing>
      </w:r>
    </w:p>
    <w:p w14:paraId="1E3A0EA6" w14:textId="77777777" w:rsidR="00336173" w:rsidRDefault="00336173" w:rsidP="006A4E63"/>
    <w:p w14:paraId="5F6FD55B" w14:textId="77777777" w:rsidR="004C06DA" w:rsidRDefault="004C06DA" w:rsidP="006A4E63"/>
    <w:p w14:paraId="4BD57745" w14:textId="02759241" w:rsidR="004C06DA" w:rsidRDefault="004C06DA" w:rsidP="006A4E63">
      <w:r>
        <w:t>Subject 30 2</w:t>
      </w:r>
      <w:r w:rsidRPr="004C06DA">
        <w:rPr>
          <w:vertAlign w:val="superscript"/>
        </w:rPr>
        <w:t>nd</w:t>
      </w:r>
      <w:r>
        <w:t xml:space="preserve"> click: 43 trials</w:t>
      </w:r>
    </w:p>
    <w:p w14:paraId="6F02FF71" w14:textId="78FE6CA1" w:rsidR="004C06DA" w:rsidRDefault="004C06DA" w:rsidP="006A4E63">
      <w:r w:rsidRPr="004C06DA">
        <w:lastRenderedPageBreak/>
        <w:drawing>
          <wp:inline distT="0" distB="0" distL="0" distR="0" wp14:anchorId="539A6260" wp14:editId="2C40B974">
            <wp:extent cx="5731510" cy="2277110"/>
            <wp:effectExtent l="0" t="0" r="2540" b="8890"/>
            <wp:docPr id="1368134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34921" name=""/>
                    <pic:cNvPicPr/>
                  </pic:nvPicPr>
                  <pic:blipFill>
                    <a:blip r:embed="rId13"/>
                    <a:stretch>
                      <a:fillRect/>
                    </a:stretch>
                  </pic:blipFill>
                  <pic:spPr>
                    <a:xfrm>
                      <a:off x="0" y="0"/>
                      <a:ext cx="5731510" cy="2277110"/>
                    </a:xfrm>
                    <a:prstGeom prst="rect">
                      <a:avLst/>
                    </a:prstGeom>
                  </pic:spPr>
                </pic:pic>
              </a:graphicData>
            </a:graphic>
          </wp:inline>
        </w:drawing>
      </w:r>
    </w:p>
    <w:p w14:paraId="7D314310" w14:textId="77777777" w:rsidR="004C06DA" w:rsidRDefault="004C06DA" w:rsidP="006A4E63"/>
    <w:p w14:paraId="604FCFCD" w14:textId="6BFFD815" w:rsidR="004C06DA" w:rsidRDefault="004C06DA" w:rsidP="006A4E63">
      <w:r>
        <w:t>Subject 31 2</w:t>
      </w:r>
      <w:r w:rsidRPr="004C06DA">
        <w:rPr>
          <w:vertAlign w:val="superscript"/>
        </w:rPr>
        <w:t>nd</w:t>
      </w:r>
      <w:r>
        <w:t xml:space="preserve"> click: 46 trials</w:t>
      </w:r>
    </w:p>
    <w:p w14:paraId="28D2E94E" w14:textId="5314485F" w:rsidR="004C06DA" w:rsidRDefault="004C06DA" w:rsidP="006A4E63">
      <w:r w:rsidRPr="004C06DA">
        <w:drawing>
          <wp:inline distT="0" distB="0" distL="0" distR="0" wp14:anchorId="4C2957C0" wp14:editId="15539E44">
            <wp:extent cx="5731510" cy="2283460"/>
            <wp:effectExtent l="0" t="0" r="2540" b="2540"/>
            <wp:docPr id="1147497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497300" name=""/>
                    <pic:cNvPicPr/>
                  </pic:nvPicPr>
                  <pic:blipFill>
                    <a:blip r:embed="rId14"/>
                    <a:stretch>
                      <a:fillRect/>
                    </a:stretch>
                  </pic:blipFill>
                  <pic:spPr>
                    <a:xfrm>
                      <a:off x="0" y="0"/>
                      <a:ext cx="5731510" cy="2283460"/>
                    </a:xfrm>
                    <a:prstGeom prst="rect">
                      <a:avLst/>
                    </a:prstGeom>
                  </pic:spPr>
                </pic:pic>
              </a:graphicData>
            </a:graphic>
          </wp:inline>
        </w:drawing>
      </w:r>
    </w:p>
    <w:p w14:paraId="37BFB365" w14:textId="77777777" w:rsidR="004C06DA" w:rsidRDefault="004C06DA" w:rsidP="006A4E63"/>
    <w:p w14:paraId="76E5387D" w14:textId="2975B21A" w:rsidR="004C06DA" w:rsidRDefault="004C06DA" w:rsidP="006A4E63">
      <w:r>
        <w:t>Total : 194 trials</w:t>
      </w:r>
    </w:p>
    <w:p w14:paraId="2B0F5611" w14:textId="77777777" w:rsidR="004C06DA" w:rsidRDefault="004C06DA" w:rsidP="006A4E63"/>
    <w:p w14:paraId="00894AB6" w14:textId="77777777" w:rsidR="004C06DA" w:rsidRDefault="004C06DA" w:rsidP="006A4E63"/>
    <w:p w14:paraId="6622FB58" w14:textId="110F5975" w:rsidR="004C06DA" w:rsidRDefault="004C06DA" w:rsidP="006A4E63">
      <w:r>
        <w:t>MCI rsec:</w:t>
      </w:r>
    </w:p>
    <w:p w14:paraId="158EBDE1" w14:textId="53CE451C" w:rsidR="004C06DA" w:rsidRDefault="004C06DA" w:rsidP="006A4E63">
      <w:r>
        <w:t>Subject 26 rsec: 16 trials</w:t>
      </w:r>
    </w:p>
    <w:p w14:paraId="0AA0BA1C" w14:textId="37383347" w:rsidR="004C06DA" w:rsidRDefault="004C06DA" w:rsidP="006A4E63">
      <w:r w:rsidRPr="004C06DA">
        <w:lastRenderedPageBreak/>
        <w:drawing>
          <wp:inline distT="0" distB="0" distL="0" distR="0" wp14:anchorId="02140D41" wp14:editId="737C7CAF">
            <wp:extent cx="5731510" cy="2266315"/>
            <wp:effectExtent l="0" t="0" r="2540" b="635"/>
            <wp:docPr id="876462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462477" name=""/>
                    <pic:cNvPicPr/>
                  </pic:nvPicPr>
                  <pic:blipFill>
                    <a:blip r:embed="rId15"/>
                    <a:stretch>
                      <a:fillRect/>
                    </a:stretch>
                  </pic:blipFill>
                  <pic:spPr>
                    <a:xfrm>
                      <a:off x="0" y="0"/>
                      <a:ext cx="5731510" cy="2266315"/>
                    </a:xfrm>
                    <a:prstGeom prst="rect">
                      <a:avLst/>
                    </a:prstGeom>
                  </pic:spPr>
                </pic:pic>
              </a:graphicData>
            </a:graphic>
          </wp:inline>
        </w:drawing>
      </w:r>
    </w:p>
    <w:p w14:paraId="628B9C13" w14:textId="77777777" w:rsidR="004C06DA" w:rsidRDefault="004C06DA" w:rsidP="006A4E63"/>
    <w:p w14:paraId="1F39D556" w14:textId="292ED808" w:rsidR="004C06DA" w:rsidRDefault="004C06DA" w:rsidP="006A4E63">
      <w:r>
        <w:t>Subject 27 rsec: 16 trials</w:t>
      </w:r>
    </w:p>
    <w:p w14:paraId="14DBCCA3" w14:textId="3AD4A64C" w:rsidR="004C06DA" w:rsidRDefault="004C06DA" w:rsidP="006A4E63">
      <w:r w:rsidRPr="004C06DA">
        <w:drawing>
          <wp:inline distT="0" distB="0" distL="0" distR="0" wp14:anchorId="0AFC8CE0" wp14:editId="226D6899">
            <wp:extent cx="5731510" cy="2296795"/>
            <wp:effectExtent l="0" t="0" r="2540" b="8255"/>
            <wp:docPr id="785793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93070" name=""/>
                    <pic:cNvPicPr/>
                  </pic:nvPicPr>
                  <pic:blipFill>
                    <a:blip r:embed="rId16"/>
                    <a:stretch>
                      <a:fillRect/>
                    </a:stretch>
                  </pic:blipFill>
                  <pic:spPr>
                    <a:xfrm>
                      <a:off x="0" y="0"/>
                      <a:ext cx="5731510" cy="2296795"/>
                    </a:xfrm>
                    <a:prstGeom prst="rect">
                      <a:avLst/>
                    </a:prstGeom>
                  </pic:spPr>
                </pic:pic>
              </a:graphicData>
            </a:graphic>
          </wp:inline>
        </w:drawing>
      </w:r>
    </w:p>
    <w:p w14:paraId="29191927" w14:textId="531080CA" w:rsidR="004C06DA" w:rsidRDefault="004C06DA" w:rsidP="006A4E63">
      <w:r>
        <w:t>Subject 28 rsec: 16 trials</w:t>
      </w:r>
    </w:p>
    <w:p w14:paraId="45BA2BCB" w14:textId="386F53A0" w:rsidR="004C06DA" w:rsidRDefault="004C06DA" w:rsidP="006A4E63">
      <w:r w:rsidRPr="004C06DA">
        <w:drawing>
          <wp:inline distT="0" distB="0" distL="0" distR="0" wp14:anchorId="21E80322" wp14:editId="798D4691">
            <wp:extent cx="5731510" cy="2296795"/>
            <wp:effectExtent l="0" t="0" r="2540" b="8255"/>
            <wp:docPr id="156393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31507" name=""/>
                    <pic:cNvPicPr/>
                  </pic:nvPicPr>
                  <pic:blipFill>
                    <a:blip r:embed="rId16"/>
                    <a:stretch>
                      <a:fillRect/>
                    </a:stretch>
                  </pic:blipFill>
                  <pic:spPr>
                    <a:xfrm>
                      <a:off x="0" y="0"/>
                      <a:ext cx="5731510" cy="2296795"/>
                    </a:xfrm>
                    <a:prstGeom prst="rect">
                      <a:avLst/>
                    </a:prstGeom>
                  </pic:spPr>
                </pic:pic>
              </a:graphicData>
            </a:graphic>
          </wp:inline>
        </w:drawing>
      </w:r>
    </w:p>
    <w:p w14:paraId="158C0B48" w14:textId="66F10B62" w:rsidR="004C06DA" w:rsidRDefault="004C06DA" w:rsidP="006A4E63">
      <w:r>
        <w:t>Subject 30 rsec: 16 trials</w:t>
      </w:r>
    </w:p>
    <w:p w14:paraId="0B8C9DEB" w14:textId="09D89939" w:rsidR="004C06DA" w:rsidRDefault="004C06DA" w:rsidP="006A4E63">
      <w:r w:rsidRPr="004C06DA">
        <w:lastRenderedPageBreak/>
        <w:drawing>
          <wp:inline distT="0" distB="0" distL="0" distR="0" wp14:anchorId="557AC2B3" wp14:editId="07B98BE5">
            <wp:extent cx="5731510" cy="2296795"/>
            <wp:effectExtent l="0" t="0" r="2540" b="8255"/>
            <wp:docPr id="1219583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83855" name=""/>
                    <pic:cNvPicPr/>
                  </pic:nvPicPr>
                  <pic:blipFill>
                    <a:blip r:embed="rId16"/>
                    <a:stretch>
                      <a:fillRect/>
                    </a:stretch>
                  </pic:blipFill>
                  <pic:spPr>
                    <a:xfrm>
                      <a:off x="0" y="0"/>
                      <a:ext cx="5731510" cy="2296795"/>
                    </a:xfrm>
                    <a:prstGeom prst="rect">
                      <a:avLst/>
                    </a:prstGeom>
                  </pic:spPr>
                </pic:pic>
              </a:graphicData>
            </a:graphic>
          </wp:inline>
        </w:drawing>
      </w:r>
    </w:p>
    <w:p w14:paraId="35FDB5DB" w14:textId="77777777" w:rsidR="004C06DA" w:rsidRDefault="004C06DA" w:rsidP="006A4E63"/>
    <w:p w14:paraId="634E0C8B" w14:textId="76CFD30E" w:rsidR="004C06DA" w:rsidRDefault="004C06DA" w:rsidP="006A4E63">
      <w:r>
        <w:t>Total : 64 trials</w:t>
      </w:r>
    </w:p>
    <w:p w14:paraId="5240886D" w14:textId="77777777" w:rsidR="004C06DA" w:rsidRDefault="004C06DA" w:rsidP="006A4E63"/>
    <w:p w14:paraId="7A151D3F" w14:textId="47D28266" w:rsidR="004C06DA" w:rsidRDefault="004C06DA" w:rsidP="006A4E63">
      <w:r>
        <w:t>MCI rseo:</w:t>
      </w:r>
    </w:p>
    <w:p w14:paraId="6F19FED3" w14:textId="382F72EC" w:rsidR="004C06DA" w:rsidRDefault="004C06DA" w:rsidP="006A4E63">
      <w:r>
        <w:t>Subject 26: 15</w:t>
      </w:r>
    </w:p>
    <w:p w14:paraId="565DD485" w14:textId="240C455B" w:rsidR="004C06DA" w:rsidRDefault="004C06DA" w:rsidP="006A4E63">
      <w:r w:rsidRPr="004C06DA">
        <w:drawing>
          <wp:inline distT="0" distB="0" distL="0" distR="0" wp14:anchorId="05CD7626" wp14:editId="1BD20194">
            <wp:extent cx="5731510" cy="2286000"/>
            <wp:effectExtent l="0" t="0" r="2540" b="0"/>
            <wp:docPr id="351025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025695" name=""/>
                    <pic:cNvPicPr/>
                  </pic:nvPicPr>
                  <pic:blipFill>
                    <a:blip r:embed="rId17"/>
                    <a:stretch>
                      <a:fillRect/>
                    </a:stretch>
                  </pic:blipFill>
                  <pic:spPr>
                    <a:xfrm>
                      <a:off x="0" y="0"/>
                      <a:ext cx="5731510" cy="2286000"/>
                    </a:xfrm>
                    <a:prstGeom prst="rect">
                      <a:avLst/>
                    </a:prstGeom>
                  </pic:spPr>
                </pic:pic>
              </a:graphicData>
            </a:graphic>
          </wp:inline>
        </w:drawing>
      </w:r>
    </w:p>
    <w:p w14:paraId="106A6A01" w14:textId="5A631657" w:rsidR="004C06DA" w:rsidRDefault="004C06DA" w:rsidP="006A4E63">
      <w:r>
        <w:t>Subject 27: 16</w:t>
      </w:r>
    </w:p>
    <w:p w14:paraId="46433CA2" w14:textId="6B8C9F87" w:rsidR="004C06DA" w:rsidRDefault="004C06DA" w:rsidP="006A4E63">
      <w:r w:rsidRPr="004C06DA">
        <w:drawing>
          <wp:inline distT="0" distB="0" distL="0" distR="0" wp14:anchorId="0CD0F4F5" wp14:editId="4A033794">
            <wp:extent cx="5731510" cy="2261870"/>
            <wp:effectExtent l="0" t="0" r="2540" b="5080"/>
            <wp:docPr id="730731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731826" name=""/>
                    <pic:cNvPicPr/>
                  </pic:nvPicPr>
                  <pic:blipFill>
                    <a:blip r:embed="rId18"/>
                    <a:stretch>
                      <a:fillRect/>
                    </a:stretch>
                  </pic:blipFill>
                  <pic:spPr>
                    <a:xfrm>
                      <a:off x="0" y="0"/>
                      <a:ext cx="5731510" cy="2261870"/>
                    </a:xfrm>
                    <a:prstGeom prst="rect">
                      <a:avLst/>
                    </a:prstGeom>
                  </pic:spPr>
                </pic:pic>
              </a:graphicData>
            </a:graphic>
          </wp:inline>
        </w:drawing>
      </w:r>
    </w:p>
    <w:p w14:paraId="54C2FE44" w14:textId="6C900BBC" w:rsidR="004C06DA" w:rsidRDefault="004C06DA" w:rsidP="006A4E63">
      <w:r>
        <w:lastRenderedPageBreak/>
        <w:t>Subject 28: 16</w:t>
      </w:r>
    </w:p>
    <w:p w14:paraId="2FE33C27" w14:textId="5D55B579" w:rsidR="004C06DA" w:rsidRDefault="004C06DA" w:rsidP="006A4E63">
      <w:r w:rsidRPr="004C06DA">
        <w:drawing>
          <wp:inline distT="0" distB="0" distL="0" distR="0" wp14:anchorId="3C1FC1D1" wp14:editId="56CBE2F7">
            <wp:extent cx="5731510" cy="2261870"/>
            <wp:effectExtent l="0" t="0" r="2540" b="5080"/>
            <wp:docPr id="409653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53040" name=""/>
                    <pic:cNvPicPr/>
                  </pic:nvPicPr>
                  <pic:blipFill>
                    <a:blip r:embed="rId18"/>
                    <a:stretch>
                      <a:fillRect/>
                    </a:stretch>
                  </pic:blipFill>
                  <pic:spPr>
                    <a:xfrm>
                      <a:off x="0" y="0"/>
                      <a:ext cx="5731510" cy="2261870"/>
                    </a:xfrm>
                    <a:prstGeom prst="rect">
                      <a:avLst/>
                    </a:prstGeom>
                  </pic:spPr>
                </pic:pic>
              </a:graphicData>
            </a:graphic>
          </wp:inline>
        </w:drawing>
      </w:r>
    </w:p>
    <w:p w14:paraId="5DFD3474" w14:textId="79A0E0D1" w:rsidR="004C06DA" w:rsidRDefault="004C06DA" w:rsidP="006A4E63">
      <w:r>
        <w:t>Subject 30 : 16</w:t>
      </w:r>
    </w:p>
    <w:p w14:paraId="30BC8284" w14:textId="5AC15F8D" w:rsidR="004C06DA" w:rsidRDefault="004C06DA" w:rsidP="006A4E63">
      <w:r w:rsidRPr="004C06DA">
        <w:drawing>
          <wp:inline distT="0" distB="0" distL="0" distR="0" wp14:anchorId="477B89D3" wp14:editId="0682BEB2">
            <wp:extent cx="5731510" cy="2261870"/>
            <wp:effectExtent l="0" t="0" r="2540" b="5080"/>
            <wp:docPr id="288303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03182" name=""/>
                    <pic:cNvPicPr/>
                  </pic:nvPicPr>
                  <pic:blipFill>
                    <a:blip r:embed="rId18"/>
                    <a:stretch>
                      <a:fillRect/>
                    </a:stretch>
                  </pic:blipFill>
                  <pic:spPr>
                    <a:xfrm>
                      <a:off x="0" y="0"/>
                      <a:ext cx="5731510" cy="2261870"/>
                    </a:xfrm>
                    <a:prstGeom prst="rect">
                      <a:avLst/>
                    </a:prstGeom>
                  </pic:spPr>
                </pic:pic>
              </a:graphicData>
            </a:graphic>
          </wp:inline>
        </w:drawing>
      </w:r>
    </w:p>
    <w:p w14:paraId="7080AAE8" w14:textId="429080DC" w:rsidR="004C06DA" w:rsidRDefault="004C06DA" w:rsidP="006A4E63">
      <w:r>
        <w:t>Subject 31: 16</w:t>
      </w:r>
    </w:p>
    <w:p w14:paraId="3759300F" w14:textId="53E78B31" w:rsidR="004C06DA" w:rsidRDefault="004C06DA" w:rsidP="006A4E63">
      <w:r w:rsidRPr="004C06DA">
        <w:drawing>
          <wp:inline distT="0" distB="0" distL="0" distR="0" wp14:anchorId="74D3C504" wp14:editId="5B2E089C">
            <wp:extent cx="5731510" cy="2261870"/>
            <wp:effectExtent l="0" t="0" r="2540" b="5080"/>
            <wp:docPr id="61118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183433" name=""/>
                    <pic:cNvPicPr/>
                  </pic:nvPicPr>
                  <pic:blipFill>
                    <a:blip r:embed="rId18"/>
                    <a:stretch>
                      <a:fillRect/>
                    </a:stretch>
                  </pic:blipFill>
                  <pic:spPr>
                    <a:xfrm>
                      <a:off x="0" y="0"/>
                      <a:ext cx="5731510" cy="2261870"/>
                    </a:xfrm>
                    <a:prstGeom prst="rect">
                      <a:avLst/>
                    </a:prstGeom>
                  </pic:spPr>
                </pic:pic>
              </a:graphicData>
            </a:graphic>
          </wp:inline>
        </w:drawing>
      </w:r>
    </w:p>
    <w:p w14:paraId="3B368717" w14:textId="5F03560A" w:rsidR="004C06DA" w:rsidRDefault="004C06DA" w:rsidP="006A4E63">
      <w:r>
        <w:t>Total : 79 trials</w:t>
      </w:r>
    </w:p>
    <w:p w14:paraId="4A7F9070" w14:textId="77777777" w:rsidR="004C06DA" w:rsidRDefault="004C06DA" w:rsidP="006A4E63"/>
    <w:p w14:paraId="793D561F" w14:textId="77777777" w:rsidR="004C06DA" w:rsidRDefault="004C06DA" w:rsidP="006A4E63"/>
    <w:p w14:paraId="684DE64C" w14:textId="18B2050D" w:rsidR="004C06DA" w:rsidRDefault="004C06DA" w:rsidP="006A4E63">
      <w:r>
        <w:lastRenderedPageBreak/>
        <w:t>Healthy 1</w:t>
      </w:r>
      <w:r w:rsidRPr="004C06DA">
        <w:rPr>
          <w:vertAlign w:val="superscript"/>
        </w:rPr>
        <w:t>st</w:t>
      </w:r>
      <w:r>
        <w:t xml:space="preserve"> click:</w:t>
      </w:r>
    </w:p>
    <w:p w14:paraId="2BB4EC58" w14:textId="19D759DE" w:rsidR="004C06DA" w:rsidRDefault="004C06DA" w:rsidP="006A4E63">
      <w:r>
        <w:t>Subject 1 1</w:t>
      </w:r>
      <w:r w:rsidRPr="004C06DA">
        <w:rPr>
          <w:vertAlign w:val="superscript"/>
        </w:rPr>
        <w:t>st</w:t>
      </w:r>
      <w:r>
        <w:t xml:space="preserve"> click: 31</w:t>
      </w:r>
    </w:p>
    <w:p w14:paraId="7DFC5829" w14:textId="0D5DA1EF" w:rsidR="004C06DA" w:rsidRDefault="004C06DA" w:rsidP="006A4E63">
      <w:r w:rsidRPr="004C06DA">
        <w:drawing>
          <wp:inline distT="0" distB="0" distL="0" distR="0" wp14:anchorId="5C1A01D3" wp14:editId="7E9B3D24">
            <wp:extent cx="5731510" cy="2272030"/>
            <wp:effectExtent l="0" t="0" r="2540" b="0"/>
            <wp:docPr id="2016845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845759" name=""/>
                    <pic:cNvPicPr/>
                  </pic:nvPicPr>
                  <pic:blipFill>
                    <a:blip r:embed="rId19"/>
                    <a:stretch>
                      <a:fillRect/>
                    </a:stretch>
                  </pic:blipFill>
                  <pic:spPr>
                    <a:xfrm>
                      <a:off x="0" y="0"/>
                      <a:ext cx="5731510" cy="2272030"/>
                    </a:xfrm>
                    <a:prstGeom prst="rect">
                      <a:avLst/>
                    </a:prstGeom>
                  </pic:spPr>
                </pic:pic>
              </a:graphicData>
            </a:graphic>
          </wp:inline>
        </w:drawing>
      </w:r>
    </w:p>
    <w:p w14:paraId="31FDF9EC" w14:textId="49C86137" w:rsidR="004C06DA" w:rsidRDefault="004C06DA" w:rsidP="006A4E63">
      <w:r>
        <w:t>Subject 2 1</w:t>
      </w:r>
      <w:r w:rsidRPr="004C06DA">
        <w:rPr>
          <w:vertAlign w:val="superscript"/>
        </w:rPr>
        <w:t>st</w:t>
      </w:r>
      <w:r>
        <w:t xml:space="preserve"> click: </w:t>
      </w:r>
      <w:r w:rsidR="0024190D">
        <w:t>61</w:t>
      </w:r>
    </w:p>
    <w:p w14:paraId="5141E1AD" w14:textId="41BD72A1" w:rsidR="0024190D" w:rsidRDefault="0024190D" w:rsidP="006A4E63">
      <w:r w:rsidRPr="0024190D">
        <w:drawing>
          <wp:inline distT="0" distB="0" distL="0" distR="0" wp14:anchorId="1BE358CA" wp14:editId="7A185451">
            <wp:extent cx="5731510" cy="2251710"/>
            <wp:effectExtent l="0" t="0" r="2540" b="0"/>
            <wp:docPr id="2135731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731965" name=""/>
                    <pic:cNvPicPr/>
                  </pic:nvPicPr>
                  <pic:blipFill>
                    <a:blip r:embed="rId20"/>
                    <a:stretch>
                      <a:fillRect/>
                    </a:stretch>
                  </pic:blipFill>
                  <pic:spPr>
                    <a:xfrm>
                      <a:off x="0" y="0"/>
                      <a:ext cx="5731510" cy="2251710"/>
                    </a:xfrm>
                    <a:prstGeom prst="rect">
                      <a:avLst/>
                    </a:prstGeom>
                  </pic:spPr>
                </pic:pic>
              </a:graphicData>
            </a:graphic>
          </wp:inline>
        </w:drawing>
      </w:r>
    </w:p>
    <w:p w14:paraId="2F00CCF1" w14:textId="27625321" w:rsidR="0024190D" w:rsidRDefault="0024190D" w:rsidP="006A4E63">
      <w:r>
        <w:t xml:space="preserve">Subject 3: 21 </w:t>
      </w:r>
    </w:p>
    <w:p w14:paraId="00C1B46C" w14:textId="3B03EA7F" w:rsidR="0024190D" w:rsidRDefault="0024190D" w:rsidP="006A4E63">
      <w:r w:rsidRPr="0024190D">
        <w:drawing>
          <wp:inline distT="0" distB="0" distL="0" distR="0" wp14:anchorId="2047DD16" wp14:editId="72347DB8">
            <wp:extent cx="5731510" cy="2296160"/>
            <wp:effectExtent l="0" t="0" r="2540" b="8890"/>
            <wp:docPr id="22976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761564" name=""/>
                    <pic:cNvPicPr/>
                  </pic:nvPicPr>
                  <pic:blipFill>
                    <a:blip r:embed="rId21"/>
                    <a:stretch>
                      <a:fillRect/>
                    </a:stretch>
                  </pic:blipFill>
                  <pic:spPr>
                    <a:xfrm>
                      <a:off x="0" y="0"/>
                      <a:ext cx="5731510" cy="2296160"/>
                    </a:xfrm>
                    <a:prstGeom prst="rect">
                      <a:avLst/>
                    </a:prstGeom>
                  </pic:spPr>
                </pic:pic>
              </a:graphicData>
            </a:graphic>
          </wp:inline>
        </w:drawing>
      </w:r>
    </w:p>
    <w:p w14:paraId="2CCCADBB" w14:textId="77777777" w:rsidR="0024190D" w:rsidRDefault="0024190D" w:rsidP="006A4E63"/>
    <w:p w14:paraId="60D02C0C" w14:textId="17752DB9" w:rsidR="0024190D" w:rsidRDefault="0024190D" w:rsidP="006A4E63">
      <w:r>
        <w:t>Subject 4: 32</w:t>
      </w:r>
    </w:p>
    <w:p w14:paraId="79179C3E" w14:textId="58D02989" w:rsidR="0024190D" w:rsidRDefault="0024190D" w:rsidP="006A4E63">
      <w:r w:rsidRPr="0024190D">
        <w:lastRenderedPageBreak/>
        <w:drawing>
          <wp:inline distT="0" distB="0" distL="0" distR="0" wp14:anchorId="44D65871" wp14:editId="74B7D1BF">
            <wp:extent cx="5731510" cy="2489200"/>
            <wp:effectExtent l="0" t="0" r="2540" b="6350"/>
            <wp:docPr id="179739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9633" name=""/>
                    <pic:cNvPicPr/>
                  </pic:nvPicPr>
                  <pic:blipFill>
                    <a:blip r:embed="rId22"/>
                    <a:stretch>
                      <a:fillRect/>
                    </a:stretch>
                  </pic:blipFill>
                  <pic:spPr>
                    <a:xfrm>
                      <a:off x="0" y="0"/>
                      <a:ext cx="5731510" cy="2489200"/>
                    </a:xfrm>
                    <a:prstGeom prst="rect">
                      <a:avLst/>
                    </a:prstGeom>
                  </pic:spPr>
                </pic:pic>
              </a:graphicData>
            </a:graphic>
          </wp:inline>
        </w:drawing>
      </w:r>
    </w:p>
    <w:p w14:paraId="6DC1A284" w14:textId="77777777" w:rsidR="0024190D" w:rsidRDefault="0024190D" w:rsidP="006A4E63"/>
    <w:p w14:paraId="51A71D37" w14:textId="75F9675D" w:rsidR="0024190D" w:rsidRDefault="0024190D" w:rsidP="006A4E63">
      <w:r>
        <w:t xml:space="preserve">Subject 6: 35 </w:t>
      </w:r>
    </w:p>
    <w:p w14:paraId="0BC8CAE3" w14:textId="1DD9E27E" w:rsidR="0024190D" w:rsidRDefault="0024190D" w:rsidP="006A4E63">
      <w:r w:rsidRPr="0024190D">
        <w:drawing>
          <wp:inline distT="0" distB="0" distL="0" distR="0" wp14:anchorId="4AD2CCB2" wp14:editId="2FC2C20A">
            <wp:extent cx="5731510" cy="2252345"/>
            <wp:effectExtent l="0" t="0" r="2540" b="0"/>
            <wp:docPr id="1917047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47608" name=""/>
                    <pic:cNvPicPr/>
                  </pic:nvPicPr>
                  <pic:blipFill>
                    <a:blip r:embed="rId23"/>
                    <a:stretch>
                      <a:fillRect/>
                    </a:stretch>
                  </pic:blipFill>
                  <pic:spPr>
                    <a:xfrm>
                      <a:off x="0" y="0"/>
                      <a:ext cx="5731510" cy="2252345"/>
                    </a:xfrm>
                    <a:prstGeom prst="rect">
                      <a:avLst/>
                    </a:prstGeom>
                  </pic:spPr>
                </pic:pic>
              </a:graphicData>
            </a:graphic>
          </wp:inline>
        </w:drawing>
      </w:r>
    </w:p>
    <w:p w14:paraId="162B8C17" w14:textId="71708E05" w:rsidR="0024190D" w:rsidRDefault="0024190D" w:rsidP="006A4E63">
      <w:r>
        <w:t>Subject 8: 28</w:t>
      </w:r>
    </w:p>
    <w:p w14:paraId="1435216A" w14:textId="0DA02385" w:rsidR="0024190D" w:rsidRDefault="0024190D" w:rsidP="006A4E63">
      <w:r w:rsidRPr="0024190D">
        <w:drawing>
          <wp:inline distT="0" distB="0" distL="0" distR="0" wp14:anchorId="537F544C" wp14:editId="0132FF4B">
            <wp:extent cx="5731510" cy="2266950"/>
            <wp:effectExtent l="0" t="0" r="2540" b="0"/>
            <wp:docPr id="264357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357906" name=""/>
                    <pic:cNvPicPr/>
                  </pic:nvPicPr>
                  <pic:blipFill>
                    <a:blip r:embed="rId24"/>
                    <a:stretch>
                      <a:fillRect/>
                    </a:stretch>
                  </pic:blipFill>
                  <pic:spPr>
                    <a:xfrm>
                      <a:off x="0" y="0"/>
                      <a:ext cx="5731510" cy="2266950"/>
                    </a:xfrm>
                    <a:prstGeom prst="rect">
                      <a:avLst/>
                    </a:prstGeom>
                  </pic:spPr>
                </pic:pic>
              </a:graphicData>
            </a:graphic>
          </wp:inline>
        </w:drawing>
      </w:r>
    </w:p>
    <w:p w14:paraId="58019ACD" w14:textId="38C29B96" w:rsidR="0024190D" w:rsidRDefault="0024190D" w:rsidP="006A4E63">
      <w:r>
        <w:t>Subject 10: 35</w:t>
      </w:r>
    </w:p>
    <w:p w14:paraId="17964612" w14:textId="4A2FD695" w:rsidR="0024190D" w:rsidRDefault="0024190D" w:rsidP="006A4E63">
      <w:r w:rsidRPr="0024190D">
        <w:lastRenderedPageBreak/>
        <w:drawing>
          <wp:inline distT="0" distB="0" distL="0" distR="0" wp14:anchorId="2847E886" wp14:editId="7D160930">
            <wp:extent cx="5731510" cy="2203450"/>
            <wp:effectExtent l="0" t="0" r="2540" b="6350"/>
            <wp:docPr id="883420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20643" name=""/>
                    <pic:cNvPicPr/>
                  </pic:nvPicPr>
                  <pic:blipFill>
                    <a:blip r:embed="rId25"/>
                    <a:stretch>
                      <a:fillRect/>
                    </a:stretch>
                  </pic:blipFill>
                  <pic:spPr>
                    <a:xfrm>
                      <a:off x="0" y="0"/>
                      <a:ext cx="5731510" cy="2203450"/>
                    </a:xfrm>
                    <a:prstGeom prst="rect">
                      <a:avLst/>
                    </a:prstGeom>
                  </pic:spPr>
                </pic:pic>
              </a:graphicData>
            </a:graphic>
          </wp:inline>
        </w:drawing>
      </w:r>
    </w:p>
    <w:p w14:paraId="24B00C5C" w14:textId="77777777" w:rsidR="0024190D" w:rsidRDefault="0024190D" w:rsidP="006A4E63"/>
    <w:p w14:paraId="22E620B2" w14:textId="5DC4B443" w:rsidR="0024190D" w:rsidRDefault="0024190D" w:rsidP="006A4E63">
      <w:r>
        <w:t>Subject 11: 28</w:t>
      </w:r>
    </w:p>
    <w:p w14:paraId="7D97729C" w14:textId="03B93344" w:rsidR="0024190D" w:rsidRDefault="0024190D" w:rsidP="006A4E63">
      <w:r w:rsidRPr="0024190D">
        <w:drawing>
          <wp:inline distT="0" distB="0" distL="0" distR="0" wp14:anchorId="72F073DE" wp14:editId="5BE9BBD6">
            <wp:extent cx="5731510" cy="2262505"/>
            <wp:effectExtent l="0" t="0" r="2540" b="4445"/>
            <wp:docPr id="39689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9050" name=""/>
                    <pic:cNvPicPr/>
                  </pic:nvPicPr>
                  <pic:blipFill>
                    <a:blip r:embed="rId26"/>
                    <a:stretch>
                      <a:fillRect/>
                    </a:stretch>
                  </pic:blipFill>
                  <pic:spPr>
                    <a:xfrm>
                      <a:off x="0" y="0"/>
                      <a:ext cx="5731510" cy="2262505"/>
                    </a:xfrm>
                    <a:prstGeom prst="rect">
                      <a:avLst/>
                    </a:prstGeom>
                  </pic:spPr>
                </pic:pic>
              </a:graphicData>
            </a:graphic>
          </wp:inline>
        </w:drawing>
      </w:r>
    </w:p>
    <w:p w14:paraId="65F1A064" w14:textId="378B5919" w:rsidR="0024190D" w:rsidRDefault="0024190D" w:rsidP="006A4E63">
      <w:r>
        <w:t xml:space="preserve">Subject 12: 44 </w:t>
      </w:r>
    </w:p>
    <w:p w14:paraId="4927BC74" w14:textId="67952962" w:rsidR="0024190D" w:rsidRDefault="0024190D" w:rsidP="006A4E63">
      <w:r w:rsidRPr="0024190D">
        <w:drawing>
          <wp:inline distT="0" distB="0" distL="0" distR="0" wp14:anchorId="60618AE9" wp14:editId="78AEA02B">
            <wp:extent cx="5731510" cy="2277110"/>
            <wp:effectExtent l="0" t="0" r="2540" b="8890"/>
            <wp:docPr id="285800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00653" name=""/>
                    <pic:cNvPicPr/>
                  </pic:nvPicPr>
                  <pic:blipFill>
                    <a:blip r:embed="rId27"/>
                    <a:stretch>
                      <a:fillRect/>
                    </a:stretch>
                  </pic:blipFill>
                  <pic:spPr>
                    <a:xfrm>
                      <a:off x="0" y="0"/>
                      <a:ext cx="5731510" cy="2277110"/>
                    </a:xfrm>
                    <a:prstGeom prst="rect">
                      <a:avLst/>
                    </a:prstGeom>
                  </pic:spPr>
                </pic:pic>
              </a:graphicData>
            </a:graphic>
          </wp:inline>
        </w:drawing>
      </w:r>
    </w:p>
    <w:p w14:paraId="5E94DC1F" w14:textId="5BCEDABC" w:rsidR="0024190D" w:rsidRDefault="0024190D" w:rsidP="006A4E63">
      <w:r>
        <w:t>Subject 13: 40</w:t>
      </w:r>
    </w:p>
    <w:p w14:paraId="02358885" w14:textId="5334A09A" w:rsidR="0024190D" w:rsidRDefault="0024190D" w:rsidP="006A4E63">
      <w:r w:rsidRPr="0024190D">
        <w:lastRenderedPageBreak/>
        <w:drawing>
          <wp:inline distT="0" distB="0" distL="0" distR="0" wp14:anchorId="2502277D" wp14:editId="01ADFE5D">
            <wp:extent cx="5731510" cy="2268855"/>
            <wp:effectExtent l="0" t="0" r="2540" b="0"/>
            <wp:docPr id="358717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17774" name=""/>
                    <pic:cNvPicPr/>
                  </pic:nvPicPr>
                  <pic:blipFill>
                    <a:blip r:embed="rId28"/>
                    <a:stretch>
                      <a:fillRect/>
                    </a:stretch>
                  </pic:blipFill>
                  <pic:spPr>
                    <a:xfrm>
                      <a:off x="0" y="0"/>
                      <a:ext cx="5731510" cy="2268855"/>
                    </a:xfrm>
                    <a:prstGeom prst="rect">
                      <a:avLst/>
                    </a:prstGeom>
                  </pic:spPr>
                </pic:pic>
              </a:graphicData>
            </a:graphic>
          </wp:inline>
        </w:drawing>
      </w:r>
    </w:p>
    <w:p w14:paraId="327425DB" w14:textId="77777777" w:rsidR="0024190D" w:rsidRDefault="0024190D" w:rsidP="006A4E63"/>
    <w:p w14:paraId="39C208D0" w14:textId="552DFBC3" w:rsidR="0024190D" w:rsidRDefault="0024190D" w:rsidP="006A4E63">
      <w:r>
        <w:t xml:space="preserve">Subject 14: </w:t>
      </w:r>
      <w:r w:rsidR="007E45FE">
        <w:t>34</w:t>
      </w:r>
    </w:p>
    <w:p w14:paraId="5CA79985" w14:textId="479DCCF7" w:rsidR="007E45FE" w:rsidRDefault="007E45FE" w:rsidP="006A4E63">
      <w:r w:rsidRPr="007E45FE">
        <w:drawing>
          <wp:inline distT="0" distB="0" distL="0" distR="0" wp14:anchorId="0BCD0377" wp14:editId="5144D99A">
            <wp:extent cx="5731510" cy="2284095"/>
            <wp:effectExtent l="0" t="0" r="2540" b="1905"/>
            <wp:docPr id="106282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82462" name=""/>
                    <pic:cNvPicPr/>
                  </pic:nvPicPr>
                  <pic:blipFill>
                    <a:blip r:embed="rId29"/>
                    <a:stretch>
                      <a:fillRect/>
                    </a:stretch>
                  </pic:blipFill>
                  <pic:spPr>
                    <a:xfrm>
                      <a:off x="0" y="0"/>
                      <a:ext cx="5731510" cy="2284095"/>
                    </a:xfrm>
                    <a:prstGeom prst="rect">
                      <a:avLst/>
                    </a:prstGeom>
                  </pic:spPr>
                </pic:pic>
              </a:graphicData>
            </a:graphic>
          </wp:inline>
        </w:drawing>
      </w:r>
    </w:p>
    <w:p w14:paraId="633313CD" w14:textId="2B7F74A5" w:rsidR="004C06DA" w:rsidRDefault="007E45FE" w:rsidP="006A4E63">
      <w:r>
        <w:t>Subject 15: 26</w:t>
      </w:r>
    </w:p>
    <w:p w14:paraId="577EA3A5" w14:textId="4E770906" w:rsidR="007E45FE" w:rsidRDefault="007E45FE" w:rsidP="006A4E63">
      <w:r w:rsidRPr="007E45FE">
        <w:drawing>
          <wp:inline distT="0" distB="0" distL="0" distR="0" wp14:anchorId="47A1FC54" wp14:editId="65DDD3F9">
            <wp:extent cx="5731510" cy="2247900"/>
            <wp:effectExtent l="0" t="0" r="2540" b="0"/>
            <wp:docPr id="942908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08944" name=""/>
                    <pic:cNvPicPr/>
                  </pic:nvPicPr>
                  <pic:blipFill>
                    <a:blip r:embed="rId30"/>
                    <a:stretch>
                      <a:fillRect/>
                    </a:stretch>
                  </pic:blipFill>
                  <pic:spPr>
                    <a:xfrm>
                      <a:off x="0" y="0"/>
                      <a:ext cx="5731510" cy="2247900"/>
                    </a:xfrm>
                    <a:prstGeom prst="rect">
                      <a:avLst/>
                    </a:prstGeom>
                  </pic:spPr>
                </pic:pic>
              </a:graphicData>
            </a:graphic>
          </wp:inline>
        </w:drawing>
      </w:r>
    </w:p>
    <w:p w14:paraId="20EB83D2" w14:textId="77777777" w:rsidR="007E45FE" w:rsidRDefault="007E45FE" w:rsidP="006A4E63"/>
    <w:p w14:paraId="7ED10404" w14:textId="390D11C5" w:rsidR="007E45FE" w:rsidRDefault="007E45FE" w:rsidP="006A4E63">
      <w:r>
        <w:t>Subject 16:26</w:t>
      </w:r>
    </w:p>
    <w:p w14:paraId="62F748A0" w14:textId="17CAF428" w:rsidR="007E45FE" w:rsidRDefault="007E45FE" w:rsidP="006A4E63">
      <w:r w:rsidRPr="007E45FE">
        <w:lastRenderedPageBreak/>
        <w:drawing>
          <wp:inline distT="0" distB="0" distL="0" distR="0" wp14:anchorId="600561D8" wp14:editId="32CF40C8">
            <wp:extent cx="5731510" cy="2331085"/>
            <wp:effectExtent l="0" t="0" r="2540" b="0"/>
            <wp:docPr id="432415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15213" name=""/>
                    <pic:cNvPicPr/>
                  </pic:nvPicPr>
                  <pic:blipFill>
                    <a:blip r:embed="rId31"/>
                    <a:stretch>
                      <a:fillRect/>
                    </a:stretch>
                  </pic:blipFill>
                  <pic:spPr>
                    <a:xfrm>
                      <a:off x="0" y="0"/>
                      <a:ext cx="5731510" cy="2331085"/>
                    </a:xfrm>
                    <a:prstGeom prst="rect">
                      <a:avLst/>
                    </a:prstGeom>
                  </pic:spPr>
                </pic:pic>
              </a:graphicData>
            </a:graphic>
          </wp:inline>
        </w:drawing>
      </w:r>
    </w:p>
    <w:p w14:paraId="7C9F7AA0" w14:textId="6B447586" w:rsidR="007E45FE" w:rsidRDefault="007E45FE" w:rsidP="006A4E63">
      <w:r>
        <w:t>Subject 17: 26</w:t>
      </w:r>
    </w:p>
    <w:p w14:paraId="6D20B2B6" w14:textId="4A9E2D1A" w:rsidR="007E45FE" w:rsidRDefault="007E45FE" w:rsidP="006A4E63">
      <w:r w:rsidRPr="007E45FE">
        <w:drawing>
          <wp:inline distT="0" distB="0" distL="0" distR="0" wp14:anchorId="31351E81" wp14:editId="553854FF">
            <wp:extent cx="5731510" cy="2246630"/>
            <wp:effectExtent l="0" t="0" r="2540" b="1270"/>
            <wp:docPr id="1078580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80565" name=""/>
                    <pic:cNvPicPr/>
                  </pic:nvPicPr>
                  <pic:blipFill>
                    <a:blip r:embed="rId32"/>
                    <a:stretch>
                      <a:fillRect/>
                    </a:stretch>
                  </pic:blipFill>
                  <pic:spPr>
                    <a:xfrm>
                      <a:off x="0" y="0"/>
                      <a:ext cx="5731510" cy="2246630"/>
                    </a:xfrm>
                    <a:prstGeom prst="rect">
                      <a:avLst/>
                    </a:prstGeom>
                  </pic:spPr>
                </pic:pic>
              </a:graphicData>
            </a:graphic>
          </wp:inline>
        </w:drawing>
      </w:r>
    </w:p>
    <w:p w14:paraId="7AA8D5A1" w14:textId="21554BD9" w:rsidR="007E45FE" w:rsidRDefault="007E45FE" w:rsidP="006A4E63">
      <w:r>
        <w:t>Subject 18: 33</w:t>
      </w:r>
    </w:p>
    <w:p w14:paraId="4E5D1322" w14:textId="6B8FE687" w:rsidR="007E45FE" w:rsidRDefault="007E45FE" w:rsidP="006A4E63">
      <w:r w:rsidRPr="007E45FE">
        <w:drawing>
          <wp:inline distT="0" distB="0" distL="0" distR="0" wp14:anchorId="0A8BBA43" wp14:editId="7F700288">
            <wp:extent cx="5731510" cy="2291715"/>
            <wp:effectExtent l="0" t="0" r="2540" b="0"/>
            <wp:docPr id="1321981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981276" name=""/>
                    <pic:cNvPicPr/>
                  </pic:nvPicPr>
                  <pic:blipFill>
                    <a:blip r:embed="rId33"/>
                    <a:stretch>
                      <a:fillRect/>
                    </a:stretch>
                  </pic:blipFill>
                  <pic:spPr>
                    <a:xfrm>
                      <a:off x="0" y="0"/>
                      <a:ext cx="5731510" cy="2291715"/>
                    </a:xfrm>
                    <a:prstGeom prst="rect">
                      <a:avLst/>
                    </a:prstGeom>
                  </pic:spPr>
                </pic:pic>
              </a:graphicData>
            </a:graphic>
          </wp:inline>
        </w:drawing>
      </w:r>
    </w:p>
    <w:p w14:paraId="28E8037D" w14:textId="37EFA28F" w:rsidR="007E45FE" w:rsidRDefault="007E45FE" w:rsidP="006A4E63">
      <w:r>
        <w:t>Subject 20: 25</w:t>
      </w:r>
    </w:p>
    <w:p w14:paraId="3F67E562" w14:textId="116F4DDE" w:rsidR="007E45FE" w:rsidRDefault="007E45FE" w:rsidP="006A4E63">
      <w:r w:rsidRPr="007E45FE">
        <w:lastRenderedPageBreak/>
        <w:drawing>
          <wp:inline distT="0" distB="0" distL="0" distR="0" wp14:anchorId="760B0308" wp14:editId="3EF44943">
            <wp:extent cx="5731510" cy="2288540"/>
            <wp:effectExtent l="0" t="0" r="2540" b="0"/>
            <wp:docPr id="1127217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217329" name=""/>
                    <pic:cNvPicPr/>
                  </pic:nvPicPr>
                  <pic:blipFill>
                    <a:blip r:embed="rId34"/>
                    <a:stretch>
                      <a:fillRect/>
                    </a:stretch>
                  </pic:blipFill>
                  <pic:spPr>
                    <a:xfrm>
                      <a:off x="0" y="0"/>
                      <a:ext cx="5731510" cy="2288540"/>
                    </a:xfrm>
                    <a:prstGeom prst="rect">
                      <a:avLst/>
                    </a:prstGeom>
                  </pic:spPr>
                </pic:pic>
              </a:graphicData>
            </a:graphic>
          </wp:inline>
        </w:drawing>
      </w:r>
    </w:p>
    <w:p w14:paraId="17703591" w14:textId="77777777" w:rsidR="007E45FE" w:rsidRDefault="007E45FE" w:rsidP="006A4E63"/>
    <w:p w14:paraId="5D06529F" w14:textId="1901CD27" w:rsidR="007E45FE" w:rsidRDefault="007E45FE" w:rsidP="006A4E63">
      <w:r>
        <w:t>Total: 525</w:t>
      </w:r>
    </w:p>
    <w:p w14:paraId="1A866848" w14:textId="1B09A4FB" w:rsidR="007E45FE" w:rsidRDefault="007E45FE" w:rsidP="006A4E63">
      <w:r>
        <w:t>Healthy 2</w:t>
      </w:r>
      <w:r w:rsidRPr="007E45FE">
        <w:rPr>
          <w:vertAlign w:val="superscript"/>
        </w:rPr>
        <w:t>nd</w:t>
      </w:r>
      <w:r>
        <w:t xml:space="preserve"> click:</w:t>
      </w:r>
    </w:p>
    <w:p w14:paraId="2B293F97" w14:textId="5F98D731" w:rsidR="007E45FE" w:rsidRDefault="007E45FE" w:rsidP="006A4E63">
      <w:r>
        <w:t>Subject 1 :34</w:t>
      </w:r>
    </w:p>
    <w:p w14:paraId="3FA53F71" w14:textId="736217F7" w:rsidR="007E45FE" w:rsidRDefault="007E45FE" w:rsidP="006A4E63">
      <w:r w:rsidRPr="007E45FE">
        <w:drawing>
          <wp:inline distT="0" distB="0" distL="0" distR="0" wp14:anchorId="153E65E7" wp14:editId="36403623">
            <wp:extent cx="5731510" cy="2279015"/>
            <wp:effectExtent l="0" t="0" r="2540" b="6985"/>
            <wp:docPr id="1055722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22688" name=""/>
                    <pic:cNvPicPr/>
                  </pic:nvPicPr>
                  <pic:blipFill>
                    <a:blip r:embed="rId35"/>
                    <a:stretch>
                      <a:fillRect/>
                    </a:stretch>
                  </pic:blipFill>
                  <pic:spPr>
                    <a:xfrm>
                      <a:off x="0" y="0"/>
                      <a:ext cx="5731510" cy="2279015"/>
                    </a:xfrm>
                    <a:prstGeom prst="rect">
                      <a:avLst/>
                    </a:prstGeom>
                  </pic:spPr>
                </pic:pic>
              </a:graphicData>
            </a:graphic>
          </wp:inline>
        </w:drawing>
      </w:r>
    </w:p>
    <w:p w14:paraId="68C14BF3" w14:textId="73F4E284" w:rsidR="007E45FE" w:rsidRDefault="007E45FE" w:rsidP="006A4E63">
      <w:r>
        <w:t>Subject 2: 59</w:t>
      </w:r>
    </w:p>
    <w:p w14:paraId="459D435E" w14:textId="3ED05E87" w:rsidR="007E45FE" w:rsidRDefault="007E45FE" w:rsidP="006A4E63">
      <w:r w:rsidRPr="007E45FE">
        <w:drawing>
          <wp:inline distT="0" distB="0" distL="0" distR="0" wp14:anchorId="5AC73496" wp14:editId="3625A436">
            <wp:extent cx="5731510" cy="2304415"/>
            <wp:effectExtent l="0" t="0" r="2540" b="635"/>
            <wp:docPr id="1814154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54419" name=""/>
                    <pic:cNvPicPr/>
                  </pic:nvPicPr>
                  <pic:blipFill>
                    <a:blip r:embed="rId36"/>
                    <a:stretch>
                      <a:fillRect/>
                    </a:stretch>
                  </pic:blipFill>
                  <pic:spPr>
                    <a:xfrm>
                      <a:off x="0" y="0"/>
                      <a:ext cx="5731510" cy="2304415"/>
                    </a:xfrm>
                    <a:prstGeom prst="rect">
                      <a:avLst/>
                    </a:prstGeom>
                  </pic:spPr>
                </pic:pic>
              </a:graphicData>
            </a:graphic>
          </wp:inline>
        </w:drawing>
      </w:r>
    </w:p>
    <w:p w14:paraId="35BA5B58" w14:textId="15FB2D4F" w:rsidR="007E45FE" w:rsidRDefault="007E45FE" w:rsidP="006A4E63">
      <w:r>
        <w:t>Subject 3: 26</w:t>
      </w:r>
    </w:p>
    <w:p w14:paraId="5E5EB635" w14:textId="4EEA7103" w:rsidR="007E45FE" w:rsidRDefault="007E45FE" w:rsidP="006A4E63">
      <w:r w:rsidRPr="007E45FE">
        <w:lastRenderedPageBreak/>
        <w:drawing>
          <wp:inline distT="0" distB="0" distL="0" distR="0" wp14:anchorId="12FE524F" wp14:editId="79A9CE3A">
            <wp:extent cx="5731510" cy="2288540"/>
            <wp:effectExtent l="0" t="0" r="2540" b="0"/>
            <wp:docPr id="625431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431888" name=""/>
                    <pic:cNvPicPr/>
                  </pic:nvPicPr>
                  <pic:blipFill>
                    <a:blip r:embed="rId37"/>
                    <a:stretch>
                      <a:fillRect/>
                    </a:stretch>
                  </pic:blipFill>
                  <pic:spPr>
                    <a:xfrm>
                      <a:off x="0" y="0"/>
                      <a:ext cx="5731510" cy="2288540"/>
                    </a:xfrm>
                    <a:prstGeom prst="rect">
                      <a:avLst/>
                    </a:prstGeom>
                  </pic:spPr>
                </pic:pic>
              </a:graphicData>
            </a:graphic>
          </wp:inline>
        </w:drawing>
      </w:r>
    </w:p>
    <w:p w14:paraId="410EA9F0" w14:textId="1EFBC94B" w:rsidR="007E45FE" w:rsidRDefault="007E45FE" w:rsidP="006A4E63">
      <w:r>
        <w:t>Subject 4: 34</w:t>
      </w:r>
    </w:p>
    <w:p w14:paraId="3275FF01" w14:textId="2D3A1401" w:rsidR="007E45FE" w:rsidRDefault="007E45FE" w:rsidP="006A4E63">
      <w:r w:rsidRPr="007E45FE">
        <w:drawing>
          <wp:inline distT="0" distB="0" distL="0" distR="0" wp14:anchorId="281E281B" wp14:editId="595F6DC7">
            <wp:extent cx="5731510" cy="2291080"/>
            <wp:effectExtent l="0" t="0" r="2540" b="0"/>
            <wp:docPr id="366788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88344" name=""/>
                    <pic:cNvPicPr/>
                  </pic:nvPicPr>
                  <pic:blipFill>
                    <a:blip r:embed="rId38"/>
                    <a:stretch>
                      <a:fillRect/>
                    </a:stretch>
                  </pic:blipFill>
                  <pic:spPr>
                    <a:xfrm>
                      <a:off x="0" y="0"/>
                      <a:ext cx="5731510" cy="2291080"/>
                    </a:xfrm>
                    <a:prstGeom prst="rect">
                      <a:avLst/>
                    </a:prstGeom>
                  </pic:spPr>
                </pic:pic>
              </a:graphicData>
            </a:graphic>
          </wp:inline>
        </w:drawing>
      </w:r>
    </w:p>
    <w:p w14:paraId="41D07767" w14:textId="65F02C1D" w:rsidR="007E45FE" w:rsidRDefault="007E45FE" w:rsidP="006A4E63">
      <w:r>
        <w:t>Subject 6: 35</w:t>
      </w:r>
    </w:p>
    <w:p w14:paraId="2DB4F4F3" w14:textId="09413FFB" w:rsidR="007E45FE" w:rsidRDefault="007E45FE" w:rsidP="006A4E63">
      <w:r w:rsidRPr="007E45FE">
        <w:drawing>
          <wp:inline distT="0" distB="0" distL="0" distR="0" wp14:anchorId="274046FE" wp14:editId="504087DF">
            <wp:extent cx="5731510" cy="2261235"/>
            <wp:effectExtent l="0" t="0" r="2540" b="5715"/>
            <wp:docPr id="545235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35932" name=""/>
                    <pic:cNvPicPr/>
                  </pic:nvPicPr>
                  <pic:blipFill>
                    <a:blip r:embed="rId39"/>
                    <a:stretch>
                      <a:fillRect/>
                    </a:stretch>
                  </pic:blipFill>
                  <pic:spPr>
                    <a:xfrm>
                      <a:off x="0" y="0"/>
                      <a:ext cx="5731510" cy="2261235"/>
                    </a:xfrm>
                    <a:prstGeom prst="rect">
                      <a:avLst/>
                    </a:prstGeom>
                  </pic:spPr>
                </pic:pic>
              </a:graphicData>
            </a:graphic>
          </wp:inline>
        </w:drawing>
      </w:r>
    </w:p>
    <w:p w14:paraId="38C80B9A" w14:textId="34427F96" w:rsidR="007E45FE" w:rsidRDefault="007E45FE" w:rsidP="006A4E63">
      <w:r>
        <w:t>Subject 8: 31</w:t>
      </w:r>
    </w:p>
    <w:p w14:paraId="140144D7" w14:textId="255648FC" w:rsidR="007E45FE" w:rsidRDefault="007E45FE" w:rsidP="006A4E63">
      <w:r w:rsidRPr="007E45FE">
        <w:lastRenderedPageBreak/>
        <w:drawing>
          <wp:inline distT="0" distB="0" distL="0" distR="0" wp14:anchorId="7A3AB892" wp14:editId="3670D751">
            <wp:extent cx="5731510" cy="2314575"/>
            <wp:effectExtent l="0" t="0" r="2540" b="9525"/>
            <wp:docPr id="1123410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410212" name=""/>
                    <pic:cNvPicPr/>
                  </pic:nvPicPr>
                  <pic:blipFill>
                    <a:blip r:embed="rId40"/>
                    <a:stretch>
                      <a:fillRect/>
                    </a:stretch>
                  </pic:blipFill>
                  <pic:spPr>
                    <a:xfrm>
                      <a:off x="0" y="0"/>
                      <a:ext cx="5731510" cy="2314575"/>
                    </a:xfrm>
                    <a:prstGeom prst="rect">
                      <a:avLst/>
                    </a:prstGeom>
                  </pic:spPr>
                </pic:pic>
              </a:graphicData>
            </a:graphic>
          </wp:inline>
        </w:drawing>
      </w:r>
    </w:p>
    <w:p w14:paraId="1C243BDF" w14:textId="0C0BF779" w:rsidR="007E45FE" w:rsidRDefault="007E45FE" w:rsidP="006A4E63">
      <w:r>
        <w:t>Subject 10: 30</w:t>
      </w:r>
    </w:p>
    <w:p w14:paraId="1BF6CC47" w14:textId="29DEF52D" w:rsidR="007E45FE" w:rsidRDefault="007E45FE" w:rsidP="006A4E63">
      <w:r w:rsidRPr="007E45FE">
        <w:drawing>
          <wp:inline distT="0" distB="0" distL="0" distR="0" wp14:anchorId="69708375" wp14:editId="3EAFB5E1">
            <wp:extent cx="5731510" cy="2284095"/>
            <wp:effectExtent l="0" t="0" r="2540" b="1905"/>
            <wp:docPr id="1368182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82010" name=""/>
                    <pic:cNvPicPr/>
                  </pic:nvPicPr>
                  <pic:blipFill>
                    <a:blip r:embed="rId41"/>
                    <a:stretch>
                      <a:fillRect/>
                    </a:stretch>
                  </pic:blipFill>
                  <pic:spPr>
                    <a:xfrm>
                      <a:off x="0" y="0"/>
                      <a:ext cx="5731510" cy="2284095"/>
                    </a:xfrm>
                    <a:prstGeom prst="rect">
                      <a:avLst/>
                    </a:prstGeom>
                  </pic:spPr>
                </pic:pic>
              </a:graphicData>
            </a:graphic>
          </wp:inline>
        </w:drawing>
      </w:r>
    </w:p>
    <w:p w14:paraId="5CB75124" w14:textId="3AC94AB8" w:rsidR="007E45FE" w:rsidRDefault="007E45FE" w:rsidP="006A4E63">
      <w:r>
        <w:t>Subject 11: 21</w:t>
      </w:r>
    </w:p>
    <w:p w14:paraId="6F8903E7" w14:textId="0528EAA5" w:rsidR="007E45FE" w:rsidRDefault="007E45FE" w:rsidP="006A4E63">
      <w:r w:rsidRPr="007E45FE">
        <w:drawing>
          <wp:inline distT="0" distB="0" distL="0" distR="0" wp14:anchorId="0DBE7A49" wp14:editId="639B4E8E">
            <wp:extent cx="5731510" cy="2166620"/>
            <wp:effectExtent l="0" t="0" r="2540" b="5080"/>
            <wp:docPr id="1673202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02456" name=""/>
                    <pic:cNvPicPr/>
                  </pic:nvPicPr>
                  <pic:blipFill>
                    <a:blip r:embed="rId42"/>
                    <a:stretch>
                      <a:fillRect/>
                    </a:stretch>
                  </pic:blipFill>
                  <pic:spPr>
                    <a:xfrm>
                      <a:off x="0" y="0"/>
                      <a:ext cx="5731510" cy="2166620"/>
                    </a:xfrm>
                    <a:prstGeom prst="rect">
                      <a:avLst/>
                    </a:prstGeom>
                  </pic:spPr>
                </pic:pic>
              </a:graphicData>
            </a:graphic>
          </wp:inline>
        </w:drawing>
      </w:r>
    </w:p>
    <w:p w14:paraId="1B4AB018" w14:textId="23E8F8D5" w:rsidR="007E45FE" w:rsidRDefault="007E45FE" w:rsidP="006A4E63">
      <w:r>
        <w:t>Subject 12: 40</w:t>
      </w:r>
    </w:p>
    <w:p w14:paraId="565A98E1" w14:textId="14975261" w:rsidR="007E45FE" w:rsidRDefault="007E45FE" w:rsidP="006A4E63">
      <w:r w:rsidRPr="007E45FE">
        <w:lastRenderedPageBreak/>
        <w:drawing>
          <wp:inline distT="0" distB="0" distL="0" distR="0" wp14:anchorId="0C3FFD5A" wp14:editId="0124420E">
            <wp:extent cx="5731510" cy="2273935"/>
            <wp:effectExtent l="0" t="0" r="2540" b="0"/>
            <wp:docPr id="885028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28497" name=""/>
                    <pic:cNvPicPr/>
                  </pic:nvPicPr>
                  <pic:blipFill>
                    <a:blip r:embed="rId43"/>
                    <a:stretch>
                      <a:fillRect/>
                    </a:stretch>
                  </pic:blipFill>
                  <pic:spPr>
                    <a:xfrm>
                      <a:off x="0" y="0"/>
                      <a:ext cx="5731510" cy="2273935"/>
                    </a:xfrm>
                    <a:prstGeom prst="rect">
                      <a:avLst/>
                    </a:prstGeom>
                  </pic:spPr>
                </pic:pic>
              </a:graphicData>
            </a:graphic>
          </wp:inline>
        </w:drawing>
      </w:r>
    </w:p>
    <w:p w14:paraId="09BFF6B4" w14:textId="126BD023" w:rsidR="007E45FE" w:rsidRDefault="007E45FE" w:rsidP="006A4E63">
      <w:r>
        <w:t>Subject 13: 40</w:t>
      </w:r>
    </w:p>
    <w:p w14:paraId="5A03403D" w14:textId="3504E517" w:rsidR="007E45FE" w:rsidRDefault="007E45FE" w:rsidP="006A4E63">
      <w:r w:rsidRPr="007E45FE">
        <w:drawing>
          <wp:inline distT="0" distB="0" distL="0" distR="0" wp14:anchorId="17D5685E" wp14:editId="3797A1CF">
            <wp:extent cx="5731510" cy="2310765"/>
            <wp:effectExtent l="0" t="0" r="2540" b="0"/>
            <wp:docPr id="69217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172266" name=""/>
                    <pic:cNvPicPr/>
                  </pic:nvPicPr>
                  <pic:blipFill>
                    <a:blip r:embed="rId44"/>
                    <a:stretch>
                      <a:fillRect/>
                    </a:stretch>
                  </pic:blipFill>
                  <pic:spPr>
                    <a:xfrm>
                      <a:off x="0" y="0"/>
                      <a:ext cx="5731510" cy="2310765"/>
                    </a:xfrm>
                    <a:prstGeom prst="rect">
                      <a:avLst/>
                    </a:prstGeom>
                  </pic:spPr>
                </pic:pic>
              </a:graphicData>
            </a:graphic>
          </wp:inline>
        </w:drawing>
      </w:r>
    </w:p>
    <w:p w14:paraId="33228765" w14:textId="18A2BC86" w:rsidR="007E45FE" w:rsidRDefault="007E45FE" w:rsidP="006A4E63">
      <w:r>
        <w:t>Subject 14: 34</w:t>
      </w:r>
    </w:p>
    <w:p w14:paraId="181CC797" w14:textId="7D08C41F" w:rsidR="007E45FE" w:rsidRDefault="007E45FE" w:rsidP="006A4E63">
      <w:r w:rsidRPr="007E45FE">
        <w:drawing>
          <wp:inline distT="0" distB="0" distL="0" distR="0" wp14:anchorId="5458C5AF" wp14:editId="7C30B061">
            <wp:extent cx="5731510" cy="2249805"/>
            <wp:effectExtent l="0" t="0" r="2540" b="0"/>
            <wp:docPr id="12195789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78984" name=""/>
                    <pic:cNvPicPr/>
                  </pic:nvPicPr>
                  <pic:blipFill>
                    <a:blip r:embed="rId45"/>
                    <a:stretch>
                      <a:fillRect/>
                    </a:stretch>
                  </pic:blipFill>
                  <pic:spPr>
                    <a:xfrm>
                      <a:off x="0" y="0"/>
                      <a:ext cx="5731510" cy="2249805"/>
                    </a:xfrm>
                    <a:prstGeom prst="rect">
                      <a:avLst/>
                    </a:prstGeom>
                  </pic:spPr>
                </pic:pic>
              </a:graphicData>
            </a:graphic>
          </wp:inline>
        </w:drawing>
      </w:r>
    </w:p>
    <w:p w14:paraId="4D0F27B3" w14:textId="794BFF0D" w:rsidR="007E45FE" w:rsidRDefault="007E45FE" w:rsidP="006A4E63">
      <w:r>
        <w:t>Subject 15: 30</w:t>
      </w:r>
    </w:p>
    <w:p w14:paraId="41A38053" w14:textId="56424756" w:rsidR="007E45FE" w:rsidRDefault="007E45FE" w:rsidP="006A4E63">
      <w:r w:rsidRPr="007E45FE">
        <w:lastRenderedPageBreak/>
        <w:drawing>
          <wp:inline distT="0" distB="0" distL="0" distR="0" wp14:anchorId="47B7981E" wp14:editId="147EE3CF">
            <wp:extent cx="5731510" cy="2252345"/>
            <wp:effectExtent l="0" t="0" r="2540" b="0"/>
            <wp:docPr id="1707884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84240" name=""/>
                    <pic:cNvPicPr/>
                  </pic:nvPicPr>
                  <pic:blipFill>
                    <a:blip r:embed="rId46"/>
                    <a:stretch>
                      <a:fillRect/>
                    </a:stretch>
                  </pic:blipFill>
                  <pic:spPr>
                    <a:xfrm>
                      <a:off x="0" y="0"/>
                      <a:ext cx="5731510" cy="2252345"/>
                    </a:xfrm>
                    <a:prstGeom prst="rect">
                      <a:avLst/>
                    </a:prstGeom>
                  </pic:spPr>
                </pic:pic>
              </a:graphicData>
            </a:graphic>
          </wp:inline>
        </w:drawing>
      </w:r>
    </w:p>
    <w:p w14:paraId="1D92035A" w14:textId="223E8C80" w:rsidR="007E45FE" w:rsidRDefault="007E45FE" w:rsidP="006A4E63">
      <w:r>
        <w:t>Subject 16: 31</w:t>
      </w:r>
    </w:p>
    <w:p w14:paraId="35FE247D" w14:textId="5F4D01D3" w:rsidR="007E45FE" w:rsidRDefault="007E45FE" w:rsidP="006A4E63">
      <w:r w:rsidRPr="007E45FE">
        <w:drawing>
          <wp:inline distT="0" distB="0" distL="0" distR="0" wp14:anchorId="284BE60D" wp14:editId="00BD501F">
            <wp:extent cx="5731510" cy="2298700"/>
            <wp:effectExtent l="0" t="0" r="2540" b="6350"/>
            <wp:docPr id="1413799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99369" name=""/>
                    <pic:cNvPicPr/>
                  </pic:nvPicPr>
                  <pic:blipFill>
                    <a:blip r:embed="rId47"/>
                    <a:stretch>
                      <a:fillRect/>
                    </a:stretch>
                  </pic:blipFill>
                  <pic:spPr>
                    <a:xfrm>
                      <a:off x="0" y="0"/>
                      <a:ext cx="5731510" cy="2298700"/>
                    </a:xfrm>
                    <a:prstGeom prst="rect">
                      <a:avLst/>
                    </a:prstGeom>
                  </pic:spPr>
                </pic:pic>
              </a:graphicData>
            </a:graphic>
          </wp:inline>
        </w:drawing>
      </w:r>
    </w:p>
    <w:p w14:paraId="0A822020" w14:textId="3F8D791F" w:rsidR="007E45FE" w:rsidRDefault="007E45FE" w:rsidP="006A4E63">
      <w:r>
        <w:t xml:space="preserve">Subject 17: </w:t>
      </w:r>
      <w:r w:rsidR="00DE75E4">
        <w:t>28</w:t>
      </w:r>
    </w:p>
    <w:p w14:paraId="5C11AFE7" w14:textId="2D7BEC9C" w:rsidR="00DE75E4" w:rsidRDefault="00DE75E4" w:rsidP="006A4E63">
      <w:r w:rsidRPr="00DE75E4">
        <w:drawing>
          <wp:inline distT="0" distB="0" distL="0" distR="0" wp14:anchorId="0630EDD3" wp14:editId="3A7AADD8">
            <wp:extent cx="5731510" cy="2291715"/>
            <wp:effectExtent l="0" t="0" r="2540" b="0"/>
            <wp:docPr id="1744880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880642" name=""/>
                    <pic:cNvPicPr/>
                  </pic:nvPicPr>
                  <pic:blipFill>
                    <a:blip r:embed="rId48"/>
                    <a:stretch>
                      <a:fillRect/>
                    </a:stretch>
                  </pic:blipFill>
                  <pic:spPr>
                    <a:xfrm>
                      <a:off x="0" y="0"/>
                      <a:ext cx="5731510" cy="2291715"/>
                    </a:xfrm>
                    <a:prstGeom prst="rect">
                      <a:avLst/>
                    </a:prstGeom>
                  </pic:spPr>
                </pic:pic>
              </a:graphicData>
            </a:graphic>
          </wp:inline>
        </w:drawing>
      </w:r>
    </w:p>
    <w:p w14:paraId="29473444" w14:textId="77777777" w:rsidR="00DE75E4" w:rsidRDefault="00DE75E4" w:rsidP="006A4E63"/>
    <w:p w14:paraId="203A6ADB" w14:textId="5F0550EB" w:rsidR="00DE75E4" w:rsidRDefault="00DE75E4" w:rsidP="006A4E63">
      <w:r>
        <w:t>Subject 18: 36</w:t>
      </w:r>
    </w:p>
    <w:p w14:paraId="56275C76" w14:textId="04B3AF75" w:rsidR="00DE75E4" w:rsidRDefault="00DE75E4" w:rsidP="006A4E63">
      <w:r w:rsidRPr="00DE75E4">
        <w:lastRenderedPageBreak/>
        <w:drawing>
          <wp:inline distT="0" distB="0" distL="0" distR="0" wp14:anchorId="7C5EDE90" wp14:editId="731E1725">
            <wp:extent cx="5731510" cy="2259965"/>
            <wp:effectExtent l="0" t="0" r="2540" b="6985"/>
            <wp:docPr id="651044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44195" name=""/>
                    <pic:cNvPicPr/>
                  </pic:nvPicPr>
                  <pic:blipFill>
                    <a:blip r:embed="rId49"/>
                    <a:stretch>
                      <a:fillRect/>
                    </a:stretch>
                  </pic:blipFill>
                  <pic:spPr>
                    <a:xfrm>
                      <a:off x="0" y="0"/>
                      <a:ext cx="5731510" cy="2259965"/>
                    </a:xfrm>
                    <a:prstGeom prst="rect">
                      <a:avLst/>
                    </a:prstGeom>
                  </pic:spPr>
                </pic:pic>
              </a:graphicData>
            </a:graphic>
          </wp:inline>
        </w:drawing>
      </w:r>
    </w:p>
    <w:p w14:paraId="73C5FD9F" w14:textId="1E7A2494" w:rsidR="00DE75E4" w:rsidRDefault="00DE75E4" w:rsidP="006A4E63">
      <w:r>
        <w:t>Subject 20: 39</w:t>
      </w:r>
    </w:p>
    <w:p w14:paraId="4035EEB0" w14:textId="0589F6C3" w:rsidR="00DE75E4" w:rsidRDefault="00DE75E4" w:rsidP="006A4E63">
      <w:r w:rsidRPr="00DE75E4">
        <w:drawing>
          <wp:inline distT="0" distB="0" distL="0" distR="0" wp14:anchorId="18CC558F" wp14:editId="7DE4A30B">
            <wp:extent cx="5731510" cy="2287270"/>
            <wp:effectExtent l="0" t="0" r="2540" b="0"/>
            <wp:docPr id="20432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25042" name=""/>
                    <pic:cNvPicPr/>
                  </pic:nvPicPr>
                  <pic:blipFill>
                    <a:blip r:embed="rId50"/>
                    <a:stretch>
                      <a:fillRect/>
                    </a:stretch>
                  </pic:blipFill>
                  <pic:spPr>
                    <a:xfrm>
                      <a:off x="0" y="0"/>
                      <a:ext cx="5731510" cy="2287270"/>
                    </a:xfrm>
                    <a:prstGeom prst="rect">
                      <a:avLst/>
                    </a:prstGeom>
                  </pic:spPr>
                </pic:pic>
              </a:graphicData>
            </a:graphic>
          </wp:inline>
        </w:drawing>
      </w:r>
    </w:p>
    <w:p w14:paraId="1B51754F" w14:textId="77777777" w:rsidR="00DE75E4" w:rsidRDefault="00DE75E4" w:rsidP="006A4E63"/>
    <w:p w14:paraId="7B50922D" w14:textId="092DE952" w:rsidR="00DE75E4" w:rsidRDefault="00DE75E4" w:rsidP="006A4E63">
      <w:r>
        <w:t>Total:  548 trials</w:t>
      </w:r>
    </w:p>
    <w:p w14:paraId="1BBB2601" w14:textId="40FE07D8" w:rsidR="00DE75E4" w:rsidRDefault="00D61ABA" w:rsidP="006A4E63">
      <w:r>
        <w:t>Healthy rsec:</w:t>
      </w:r>
    </w:p>
    <w:p w14:paraId="7CE49A53" w14:textId="57914F7A" w:rsidR="00D61ABA" w:rsidRDefault="00D61ABA" w:rsidP="006A4E63">
      <w:r>
        <w:t>Subject1: 16</w:t>
      </w:r>
    </w:p>
    <w:p w14:paraId="11DA8966" w14:textId="2647B1C6" w:rsidR="00D61ABA" w:rsidRDefault="00D61ABA" w:rsidP="006A4E63">
      <w:r>
        <w:t>Subject 2: 16</w:t>
      </w:r>
    </w:p>
    <w:p w14:paraId="53602C1A" w14:textId="728CEF0D" w:rsidR="00D61ABA" w:rsidRDefault="00D61ABA" w:rsidP="006A4E63">
      <w:r>
        <w:t>Subject3: 16</w:t>
      </w:r>
    </w:p>
    <w:p w14:paraId="73718031" w14:textId="3999D5B2" w:rsidR="00D61ABA" w:rsidRDefault="00D61ABA" w:rsidP="006A4E63">
      <w:r>
        <w:t xml:space="preserve">Subject4: </w:t>
      </w:r>
      <w:r w:rsidR="004B4EDF">
        <w:t>16</w:t>
      </w:r>
    </w:p>
    <w:p w14:paraId="50E194C7" w14:textId="6D2D4902" w:rsidR="00D61ABA" w:rsidRDefault="00D61ABA" w:rsidP="006A4E63">
      <w:r>
        <w:t xml:space="preserve">Subject </w:t>
      </w:r>
      <w:r w:rsidR="004B4EDF">
        <w:t>6</w:t>
      </w:r>
      <w:r>
        <w:t>:</w:t>
      </w:r>
      <w:r w:rsidR="004B4EDF">
        <w:t xml:space="preserve"> 16</w:t>
      </w:r>
    </w:p>
    <w:p w14:paraId="64B0727C" w14:textId="7217CA93" w:rsidR="00D61ABA" w:rsidRDefault="004B4EDF" w:rsidP="006A4E63">
      <w:r>
        <w:t>S</w:t>
      </w:r>
      <w:r w:rsidR="00D61ABA">
        <w:t>ubject</w:t>
      </w:r>
      <w:r>
        <w:t xml:space="preserve"> 8: 16</w:t>
      </w:r>
    </w:p>
    <w:p w14:paraId="15F0A45E" w14:textId="50519420" w:rsidR="004B4EDF" w:rsidRDefault="004B4EDF" w:rsidP="006A4E63">
      <w:r>
        <w:t>Subject 10: 16</w:t>
      </w:r>
    </w:p>
    <w:p w14:paraId="110807A0" w14:textId="20876145" w:rsidR="004B4EDF" w:rsidRDefault="004B4EDF" w:rsidP="006A4E63">
      <w:r>
        <w:t>Subject 11: 16</w:t>
      </w:r>
    </w:p>
    <w:p w14:paraId="24CEFCED" w14:textId="2EEC2CE9" w:rsidR="004B4EDF" w:rsidRDefault="004B4EDF" w:rsidP="006A4E63">
      <w:r>
        <w:t>Subject 12: 16</w:t>
      </w:r>
    </w:p>
    <w:p w14:paraId="5B6B1CEB" w14:textId="00B0FFC7" w:rsidR="004B4EDF" w:rsidRDefault="004B4EDF" w:rsidP="006A4E63">
      <w:r>
        <w:t>Subject 13: 16</w:t>
      </w:r>
    </w:p>
    <w:p w14:paraId="14CBFB98" w14:textId="109E3AAB" w:rsidR="004B4EDF" w:rsidRDefault="004B4EDF" w:rsidP="006A4E63">
      <w:r>
        <w:lastRenderedPageBreak/>
        <w:t>Subject 14: 16</w:t>
      </w:r>
    </w:p>
    <w:p w14:paraId="6429B7EB" w14:textId="2F81A217" w:rsidR="004B4EDF" w:rsidRDefault="004B4EDF" w:rsidP="006A4E63">
      <w:r>
        <w:t>Subject 15: 16</w:t>
      </w:r>
    </w:p>
    <w:p w14:paraId="18150266" w14:textId="54CCA3DD" w:rsidR="004B4EDF" w:rsidRDefault="004B4EDF" w:rsidP="006A4E63">
      <w:r>
        <w:t>Subject 16: 16</w:t>
      </w:r>
    </w:p>
    <w:p w14:paraId="258A6294" w14:textId="551EC69F" w:rsidR="004B4EDF" w:rsidRDefault="004B4EDF" w:rsidP="006A4E63">
      <w:r>
        <w:t>Subject 17: 16</w:t>
      </w:r>
    </w:p>
    <w:p w14:paraId="4F524F01" w14:textId="672715DC" w:rsidR="004B4EDF" w:rsidRDefault="004B4EDF" w:rsidP="006A4E63">
      <w:r>
        <w:t>Subject 18: 16</w:t>
      </w:r>
    </w:p>
    <w:p w14:paraId="32506994" w14:textId="28F602C0" w:rsidR="004B4EDF" w:rsidRDefault="004B4EDF" w:rsidP="006A4E63">
      <w:r>
        <w:t>Subject 20:</w:t>
      </w:r>
      <w:r w:rsidR="006D6E46">
        <w:t xml:space="preserve"> 16</w:t>
      </w:r>
    </w:p>
    <w:p w14:paraId="69563760" w14:textId="0C58A709" w:rsidR="006D6E46" w:rsidRDefault="006D6E46" w:rsidP="006A4E63">
      <w:r>
        <w:t>Total: 256</w:t>
      </w:r>
    </w:p>
    <w:p w14:paraId="44C0B73D" w14:textId="77777777" w:rsidR="006D6E46" w:rsidRDefault="006D6E46" w:rsidP="006A4E63"/>
    <w:p w14:paraId="7F657AF9" w14:textId="3FFCD087" w:rsidR="006D6E46" w:rsidRDefault="006D6E46" w:rsidP="006A4E63">
      <w:r>
        <w:t>Healthy rseo:</w:t>
      </w:r>
    </w:p>
    <w:p w14:paraId="02B14777" w14:textId="23D0166C" w:rsidR="006D6E46" w:rsidRDefault="006D6E46" w:rsidP="006A4E63">
      <w:r>
        <w:t>Subject 1: 16</w:t>
      </w:r>
    </w:p>
    <w:p w14:paraId="0B32C5B6" w14:textId="7EE140CA" w:rsidR="006D6E46" w:rsidRDefault="006D6E46" w:rsidP="006A4E63">
      <w:r>
        <w:t>Subject 2: 16</w:t>
      </w:r>
    </w:p>
    <w:p w14:paraId="4792D6A3" w14:textId="335B4759" w:rsidR="006D6E46" w:rsidRDefault="006D6E46" w:rsidP="006A4E63">
      <w:r>
        <w:t>Subject 3: 16</w:t>
      </w:r>
    </w:p>
    <w:p w14:paraId="797F2361" w14:textId="3E6F510C" w:rsidR="006D6E46" w:rsidRDefault="006D6E46" w:rsidP="006A4E63">
      <w:r>
        <w:t>Subject 4: 16</w:t>
      </w:r>
    </w:p>
    <w:p w14:paraId="718DCB88" w14:textId="60E686FC" w:rsidR="006D6E46" w:rsidRDefault="006D6E46" w:rsidP="006A4E63">
      <w:r>
        <w:t>Subject 6: 16</w:t>
      </w:r>
    </w:p>
    <w:p w14:paraId="7FE084F1" w14:textId="1370BBE4" w:rsidR="006D6E46" w:rsidRDefault="006D6E46" w:rsidP="006A4E63">
      <w:r>
        <w:t>Subject 8: 16</w:t>
      </w:r>
    </w:p>
    <w:p w14:paraId="65D86472" w14:textId="7F70015C" w:rsidR="006D6E46" w:rsidRDefault="006D6E46" w:rsidP="006A4E63">
      <w:r>
        <w:t>Subject 10: 16</w:t>
      </w:r>
    </w:p>
    <w:p w14:paraId="66C8D82D" w14:textId="40835275" w:rsidR="006D6E46" w:rsidRDefault="006D6E46" w:rsidP="006A4E63">
      <w:r>
        <w:t>Subject 11: 16</w:t>
      </w:r>
    </w:p>
    <w:p w14:paraId="12A6D8C0" w14:textId="36661115" w:rsidR="006D6E46" w:rsidRDefault="006D6E46" w:rsidP="006A4E63">
      <w:r>
        <w:t xml:space="preserve">Subject 12: </w:t>
      </w:r>
      <w:r w:rsidR="0052156D">
        <w:t>16</w:t>
      </w:r>
    </w:p>
    <w:p w14:paraId="4D7D29B7" w14:textId="4F8B77DE" w:rsidR="006D6E46" w:rsidRDefault="006D6E46" w:rsidP="006A4E63">
      <w:r>
        <w:t>Subject 13:</w:t>
      </w:r>
      <w:r w:rsidR="0052156D">
        <w:t xml:space="preserve"> 16</w:t>
      </w:r>
    </w:p>
    <w:p w14:paraId="11B3C0BD" w14:textId="1D3997E1" w:rsidR="006D6E46" w:rsidRDefault="006D6E46" w:rsidP="006A4E63">
      <w:r>
        <w:t>Subject 14:</w:t>
      </w:r>
      <w:r w:rsidR="0052156D">
        <w:t xml:space="preserve"> 16</w:t>
      </w:r>
    </w:p>
    <w:p w14:paraId="1176BA58" w14:textId="5B5B6E4E" w:rsidR="006D6E46" w:rsidRDefault="006D6E46" w:rsidP="006A4E63">
      <w:r>
        <w:t>Subject 15:</w:t>
      </w:r>
      <w:r w:rsidR="0052156D">
        <w:t xml:space="preserve"> 16</w:t>
      </w:r>
    </w:p>
    <w:p w14:paraId="5BF61A5D" w14:textId="67DD384D" w:rsidR="006D6E46" w:rsidRDefault="006D6E46" w:rsidP="006A4E63">
      <w:r>
        <w:t>Subject 16:</w:t>
      </w:r>
      <w:r w:rsidR="0052156D">
        <w:t xml:space="preserve"> 16</w:t>
      </w:r>
    </w:p>
    <w:p w14:paraId="3C493A88" w14:textId="0A9381A1" w:rsidR="006D6E46" w:rsidRDefault="006D6E46" w:rsidP="006A4E63">
      <w:r>
        <w:t>Subject 17:</w:t>
      </w:r>
      <w:r w:rsidR="0052156D">
        <w:t xml:space="preserve"> 16</w:t>
      </w:r>
    </w:p>
    <w:p w14:paraId="225E2098" w14:textId="037B44DF" w:rsidR="006D6E46" w:rsidRDefault="006D6E46" w:rsidP="006A4E63">
      <w:r>
        <w:t>Subject 18:</w:t>
      </w:r>
      <w:r w:rsidR="0052156D">
        <w:t xml:space="preserve"> 16</w:t>
      </w:r>
    </w:p>
    <w:p w14:paraId="259FCDE8" w14:textId="4E07DC4B" w:rsidR="006D6E46" w:rsidRDefault="006D6E46" w:rsidP="006A4E63">
      <w:r>
        <w:t>Subject 20:</w:t>
      </w:r>
      <w:r w:rsidR="0052156D">
        <w:t xml:space="preserve"> 16</w:t>
      </w:r>
    </w:p>
    <w:p w14:paraId="24D7C6D8" w14:textId="53F4F140" w:rsidR="006D6E46" w:rsidRDefault="0052156D" w:rsidP="006A4E63">
      <w:r>
        <w:t>Total: 256 trials</w:t>
      </w:r>
    </w:p>
    <w:p w14:paraId="59BC8D30" w14:textId="77777777" w:rsidR="0052156D" w:rsidRDefault="0052156D" w:rsidP="006A4E63"/>
    <w:p w14:paraId="4758E723" w14:textId="77777777" w:rsidR="0052156D" w:rsidRDefault="0052156D" w:rsidP="006A4E63"/>
    <w:p w14:paraId="20EDACA4" w14:textId="4E5E1D13" w:rsidR="0052156D" w:rsidRDefault="0052156D" w:rsidP="006A4E63">
      <w:r>
        <w:t>Before preprocessing:</w:t>
      </w:r>
    </w:p>
    <w:p w14:paraId="6ADE9676" w14:textId="3B7B8EB3" w:rsidR="0052156D" w:rsidRDefault="0052156D" w:rsidP="006A4E63">
      <w:r>
        <w:t>Mci 1</w:t>
      </w:r>
      <w:r w:rsidRPr="0052156D">
        <w:rPr>
          <w:vertAlign w:val="superscript"/>
        </w:rPr>
        <w:t>st</w:t>
      </w:r>
      <w:r>
        <w:t xml:space="preserve"> click: 206</w:t>
      </w:r>
    </w:p>
    <w:p w14:paraId="041FD0C0" w14:textId="08E8E73B" w:rsidR="0052156D" w:rsidRDefault="0052156D" w:rsidP="006A4E63">
      <w:r>
        <w:t>Mci 2</w:t>
      </w:r>
      <w:r w:rsidRPr="0052156D">
        <w:rPr>
          <w:vertAlign w:val="superscript"/>
        </w:rPr>
        <w:t>nd</w:t>
      </w:r>
      <w:r>
        <w:t xml:space="preserve"> click: 194</w:t>
      </w:r>
    </w:p>
    <w:p w14:paraId="7D8E30A5" w14:textId="1AC6FD1D" w:rsidR="006D6E46" w:rsidRDefault="0052156D" w:rsidP="006A4E63">
      <w:r>
        <w:lastRenderedPageBreak/>
        <w:t>Mci rsec: 64</w:t>
      </w:r>
    </w:p>
    <w:p w14:paraId="7196D3E4" w14:textId="692902A9" w:rsidR="0052156D" w:rsidRDefault="0052156D" w:rsidP="006A4E63">
      <w:r>
        <w:t>Mci rseo: 79</w:t>
      </w:r>
    </w:p>
    <w:p w14:paraId="3E77974B" w14:textId="34B15B30" w:rsidR="0052156D" w:rsidRDefault="0052156D" w:rsidP="006A4E63">
      <w:r>
        <w:t>Healthy 1</w:t>
      </w:r>
      <w:r w:rsidRPr="0052156D">
        <w:rPr>
          <w:vertAlign w:val="superscript"/>
        </w:rPr>
        <w:t>st</w:t>
      </w:r>
      <w:r>
        <w:t xml:space="preserve"> click: 525</w:t>
      </w:r>
    </w:p>
    <w:p w14:paraId="225CE0CF" w14:textId="2D27AC64" w:rsidR="0052156D" w:rsidRDefault="0052156D" w:rsidP="006A4E63">
      <w:r>
        <w:t>Healthy 2</w:t>
      </w:r>
      <w:r w:rsidRPr="0052156D">
        <w:rPr>
          <w:vertAlign w:val="superscript"/>
        </w:rPr>
        <w:t>nd</w:t>
      </w:r>
      <w:r>
        <w:t xml:space="preserve"> click: 548</w:t>
      </w:r>
    </w:p>
    <w:p w14:paraId="69BC839E" w14:textId="73300773" w:rsidR="0052156D" w:rsidRDefault="0052156D" w:rsidP="006A4E63">
      <w:r>
        <w:t>Healthy rsec: 256</w:t>
      </w:r>
    </w:p>
    <w:p w14:paraId="4CDD8A30" w14:textId="612B3BB4" w:rsidR="0052156D" w:rsidRDefault="0052156D" w:rsidP="006A4E63">
      <w:r>
        <w:t>Healthy rseo: 256</w:t>
      </w:r>
    </w:p>
    <w:p w14:paraId="589A3353" w14:textId="40305223" w:rsidR="0052156D" w:rsidRDefault="0052156D" w:rsidP="006A4E63">
      <w:r>
        <w:t>After preprocessing:</w:t>
      </w:r>
    </w:p>
    <w:p w14:paraId="1A4479E6" w14:textId="52A0AFA8" w:rsidR="0052156D" w:rsidRDefault="0052156D" w:rsidP="0052156D">
      <w:r>
        <w:t>Mci 1</w:t>
      </w:r>
      <w:r w:rsidRPr="0052156D">
        <w:rPr>
          <w:vertAlign w:val="superscript"/>
        </w:rPr>
        <w:t>st</w:t>
      </w:r>
      <w:r>
        <w:t xml:space="preserve"> click:</w:t>
      </w:r>
      <w:r w:rsidR="00AC34CD">
        <w:t xml:space="preserve"> 206</w:t>
      </w:r>
    </w:p>
    <w:p w14:paraId="50053589" w14:textId="788C897D" w:rsidR="0052156D" w:rsidRDefault="0052156D" w:rsidP="0052156D">
      <w:r>
        <w:t>Mci 2</w:t>
      </w:r>
      <w:r w:rsidRPr="0052156D">
        <w:rPr>
          <w:vertAlign w:val="superscript"/>
        </w:rPr>
        <w:t>nd</w:t>
      </w:r>
      <w:r>
        <w:t xml:space="preserve"> click:</w:t>
      </w:r>
      <w:r w:rsidR="00AC34CD">
        <w:t xml:space="preserve"> 194</w:t>
      </w:r>
    </w:p>
    <w:p w14:paraId="72E39F75" w14:textId="72D220FB" w:rsidR="0052156D" w:rsidRDefault="0052156D" w:rsidP="0052156D">
      <w:r>
        <w:t>Mci rsec:</w:t>
      </w:r>
      <w:r w:rsidR="00AC34CD">
        <w:t xml:space="preserve"> 64</w:t>
      </w:r>
    </w:p>
    <w:p w14:paraId="216951C7" w14:textId="72B22882" w:rsidR="0052156D" w:rsidRDefault="0052156D" w:rsidP="0052156D">
      <w:r>
        <w:t>Mci rseo:</w:t>
      </w:r>
      <w:r w:rsidR="00AC34CD">
        <w:t xml:space="preserve"> 79</w:t>
      </w:r>
    </w:p>
    <w:p w14:paraId="607305F3" w14:textId="02212FC5" w:rsidR="0052156D" w:rsidRDefault="0052156D" w:rsidP="0052156D">
      <w:r>
        <w:t>Healthy 1</w:t>
      </w:r>
      <w:r w:rsidRPr="0052156D">
        <w:rPr>
          <w:vertAlign w:val="superscript"/>
        </w:rPr>
        <w:t>st</w:t>
      </w:r>
      <w:r>
        <w:t xml:space="preserve"> click:</w:t>
      </w:r>
      <w:r>
        <w:t xml:space="preserve"> 525</w:t>
      </w:r>
    </w:p>
    <w:p w14:paraId="37B82022" w14:textId="029CAA3D" w:rsidR="0052156D" w:rsidRDefault="0052156D" w:rsidP="0052156D">
      <w:r>
        <w:t>Healthy 2</w:t>
      </w:r>
      <w:r w:rsidRPr="0052156D">
        <w:rPr>
          <w:vertAlign w:val="superscript"/>
        </w:rPr>
        <w:t>nd</w:t>
      </w:r>
      <w:r>
        <w:t xml:space="preserve"> click:</w:t>
      </w:r>
      <w:r>
        <w:t xml:space="preserve"> 548</w:t>
      </w:r>
    </w:p>
    <w:p w14:paraId="2DB57E90" w14:textId="397C625C" w:rsidR="0052156D" w:rsidRDefault="0052156D" w:rsidP="0052156D">
      <w:r>
        <w:t>Healthy rsec:</w:t>
      </w:r>
      <w:r w:rsidR="00AC34CD">
        <w:t xml:space="preserve"> 256</w:t>
      </w:r>
    </w:p>
    <w:p w14:paraId="26C5155C" w14:textId="0B946CE2" w:rsidR="0052156D" w:rsidRDefault="0052156D" w:rsidP="0052156D">
      <w:r>
        <w:t>Healthy rseo:</w:t>
      </w:r>
      <w:r w:rsidR="00AC34CD">
        <w:t xml:space="preserve"> 256</w:t>
      </w:r>
    </w:p>
    <w:p w14:paraId="6096F511" w14:textId="77777777" w:rsidR="0052156D" w:rsidRDefault="0052156D" w:rsidP="006A4E63"/>
    <w:p w14:paraId="39B63DDC" w14:textId="77777777" w:rsidR="0052156D" w:rsidRDefault="0052156D" w:rsidP="006A4E63"/>
    <w:p w14:paraId="0A33B49F" w14:textId="77777777" w:rsidR="004B4EDF" w:rsidRDefault="004B4EDF" w:rsidP="006A4E63"/>
    <w:sectPr w:rsidR="004B4E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D4E80"/>
    <w:multiLevelType w:val="hybridMultilevel"/>
    <w:tmpl w:val="7BFCE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EE62DEC"/>
    <w:multiLevelType w:val="hybridMultilevel"/>
    <w:tmpl w:val="05EA41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3A00740"/>
    <w:multiLevelType w:val="hybridMultilevel"/>
    <w:tmpl w:val="05EA41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8761461">
    <w:abstractNumId w:val="0"/>
  </w:num>
  <w:num w:numId="2" w16cid:durableId="784619609">
    <w:abstractNumId w:val="2"/>
  </w:num>
  <w:num w:numId="3" w16cid:durableId="20250890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06"/>
    <w:rsid w:val="0024190D"/>
    <w:rsid w:val="00336173"/>
    <w:rsid w:val="00373B2E"/>
    <w:rsid w:val="004B4EDF"/>
    <w:rsid w:val="004C06DA"/>
    <w:rsid w:val="0052156D"/>
    <w:rsid w:val="006A4E63"/>
    <w:rsid w:val="006D6E46"/>
    <w:rsid w:val="00795506"/>
    <w:rsid w:val="007E45FE"/>
    <w:rsid w:val="00965E28"/>
    <w:rsid w:val="00AC34CD"/>
    <w:rsid w:val="00BF0638"/>
    <w:rsid w:val="00D61ABA"/>
    <w:rsid w:val="00DE75E4"/>
    <w:rsid w:val="00E106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12117"/>
  <w15:chartTrackingRefBased/>
  <w15:docId w15:val="{845E8211-9341-4B94-A12F-272B7F0D7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55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55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55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55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55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55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5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5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5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5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55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55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55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55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55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55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55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5506"/>
    <w:rPr>
      <w:rFonts w:eastAsiaTheme="majorEastAsia" w:cstheme="majorBidi"/>
      <w:color w:val="272727" w:themeColor="text1" w:themeTint="D8"/>
    </w:rPr>
  </w:style>
  <w:style w:type="paragraph" w:styleId="Title">
    <w:name w:val="Title"/>
    <w:basedOn w:val="Normal"/>
    <w:next w:val="Normal"/>
    <w:link w:val="TitleChar"/>
    <w:uiPriority w:val="10"/>
    <w:qFormat/>
    <w:rsid w:val="007955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5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55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5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5506"/>
    <w:pPr>
      <w:spacing w:before="160"/>
      <w:jc w:val="center"/>
    </w:pPr>
    <w:rPr>
      <w:i/>
      <w:iCs/>
      <w:color w:val="404040" w:themeColor="text1" w:themeTint="BF"/>
    </w:rPr>
  </w:style>
  <w:style w:type="character" w:customStyle="1" w:styleId="QuoteChar">
    <w:name w:val="Quote Char"/>
    <w:basedOn w:val="DefaultParagraphFont"/>
    <w:link w:val="Quote"/>
    <w:uiPriority w:val="29"/>
    <w:rsid w:val="00795506"/>
    <w:rPr>
      <w:i/>
      <w:iCs/>
      <w:color w:val="404040" w:themeColor="text1" w:themeTint="BF"/>
    </w:rPr>
  </w:style>
  <w:style w:type="paragraph" w:styleId="ListParagraph">
    <w:name w:val="List Paragraph"/>
    <w:basedOn w:val="Normal"/>
    <w:uiPriority w:val="34"/>
    <w:qFormat/>
    <w:rsid w:val="00795506"/>
    <w:pPr>
      <w:ind w:left="720"/>
      <w:contextualSpacing/>
    </w:pPr>
  </w:style>
  <w:style w:type="character" w:styleId="IntenseEmphasis">
    <w:name w:val="Intense Emphasis"/>
    <w:basedOn w:val="DefaultParagraphFont"/>
    <w:uiPriority w:val="21"/>
    <w:qFormat/>
    <w:rsid w:val="00795506"/>
    <w:rPr>
      <w:i/>
      <w:iCs/>
      <w:color w:val="0F4761" w:themeColor="accent1" w:themeShade="BF"/>
    </w:rPr>
  </w:style>
  <w:style w:type="paragraph" w:styleId="IntenseQuote">
    <w:name w:val="Intense Quote"/>
    <w:basedOn w:val="Normal"/>
    <w:next w:val="Normal"/>
    <w:link w:val="IntenseQuoteChar"/>
    <w:uiPriority w:val="30"/>
    <w:qFormat/>
    <w:rsid w:val="007955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5506"/>
    <w:rPr>
      <w:i/>
      <w:iCs/>
      <w:color w:val="0F4761" w:themeColor="accent1" w:themeShade="BF"/>
    </w:rPr>
  </w:style>
  <w:style w:type="character" w:styleId="IntenseReference">
    <w:name w:val="Intense Reference"/>
    <w:basedOn w:val="DefaultParagraphFont"/>
    <w:uiPriority w:val="32"/>
    <w:qFormat/>
    <w:rsid w:val="0079550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8" Type="http://schemas.openxmlformats.org/officeDocument/2006/relationships/image" Target="media/image4.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20" Type="http://schemas.openxmlformats.org/officeDocument/2006/relationships/image" Target="media/image16.png"/><Relationship Id="rId41" Type="http://schemas.openxmlformats.org/officeDocument/2006/relationships/image" Target="media/image37.png"/><Relationship Id="rId1" Type="http://schemas.openxmlformats.org/officeDocument/2006/relationships/numbering" Target="numbering.xml"/><Relationship Id="rId6"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4</TotalTime>
  <Pages>21</Pages>
  <Words>2417</Words>
  <Characters>1378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Ulster University</Company>
  <LinksUpToDate>false</LinksUpToDate>
  <CharactersWithSpaces>1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iska Samanta</dc:creator>
  <cp:keywords/>
  <dc:description/>
  <cp:lastModifiedBy>akshit.soni@auctusadvisors.in</cp:lastModifiedBy>
  <cp:revision>2</cp:revision>
  <dcterms:created xsi:type="dcterms:W3CDTF">2024-02-09T15:35:00Z</dcterms:created>
  <dcterms:modified xsi:type="dcterms:W3CDTF">2024-04-19T19:23:00Z</dcterms:modified>
</cp:coreProperties>
</file>